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74F88D" w14:textId="5A424CA6" w:rsidR="001777D7" w:rsidRPr="00B15891" w:rsidRDefault="001777D7">
      <w:pPr>
        <w:rPr>
          <w:rFonts w:ascii="Times New Roman" w:hAnsi="Times New Roman" w:cs="Times New Roman"/>
          <w:b/>
          <w:bCs/>
          <w:sz w:val="28"/>
          <w:szCs w:val="28"/>
          <w:lang w:val="id-ID"/>
        </w:rPr>
      </w:pPr>
    </w:p>
    <w:p w14:paraId="5C2E989F" w14:textId="457D7039" w:rsidR="001777D7" w:rsidRPr="00B15891" w:rsidRDefault="001777D7" w:rsidP="001777D7">
      <w:pPr>
        <w:pStyle w:val="Heading1"/>
        <w:spacing w:line="360" w:lineRule="auto"/>
        <w:jc w:val="center"/>
        <w:rPr>
          <w:rFonts w:ascii="Times New Roman" w:hAnsi="Times New Roman" w:cs="Times New Roman"/>
          <w:b/>
          <w:bCs/>
          <w:color w:val="auto"/>
          <w:sz w:val="28"/>
          <w:szCs w:val="28"/>
          <w:lang w:val="id-ID"/>
        </w:rPr>
      </w:pPr>
      <w:r w:rsidRPr="00B15891">
        <w:rPr>
          <w:rFonts w:ascii="Times New Roman" w:hAnsi="Times New Roman" w:cs="Times New Roman"/>
          <w:b/>
          <w:bCs/>
          <w:color w:val="auto"/>
          <w:sz w:val="28"/>
          <w:szCs w:val="28"/>
          <w:lang w:val="id-ID"/>
        </w:rPr>
        <w:t xml:space="preserve"> Pendahuluan</w:t>
      </w:r>
    </w:p>
    <w:p w14:paraId="784716CA" w14:textId="28F92EEA" w:rsidR="001777D7" w:rsidRPr="00B15891" w:rsidRDefault="007966B5" w:rsidP="007966B5">
      <w:pPr>
        <w:pStyle w:val="Heading2"/>
        <w:spacing w:line="360" w:lineRule="auto"/>
        <w:ind w:left="360"/>
        <w:rPr>
          <w:rFonts w:ascii="Times New Roman" w:hAnsi="Times New Roman" w:cs="Times New Roman"/>
          <w:b/>
          <w:bCs/>
          <w:color w:val="auto"/>
          <w:sz w:val="24"/>
          <w:szCs w:val="24"/>
          <w:lang w:val="id-ID"/>
        </w:rPr>
      </w:pPr>
      <w:r w:rsidRPr="00B15891">
        <w:rPr>
          <w:rFonts w:ascii="Times New Roman" w:hAnsi="Times New Roman" w:cs="Times New Roman"/>
          <w:b/>
          <w:bCs/>
          <w:color w:val="auto"/>
          <w:sz w:val="24"/>
          <w:szCs w:val="24"/>
          <w:lang w:val="id-ID"/>
        </w:rPr>
        <w:t>Definisi dan Latar Belakang Demokrasi</w:t>
      </w:r>
    </w:p>
    <w:p w14:paraId="009116B3" w14:textId="7069A237" w:rsidR="00F53859" w:rsidRPr="00B15891" w:rsidRDefault="00E10D5F" w:rsidP="00207C3A">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Sistem pemerintahan yang berlaku di suatu negara erat kaitannya dengan kata “demokrasi”. Menurut Lutz dan Toit </w:t>
      </w:r>
      <w:r w:rsidRPr="00B15891">
        <w:rPr>
          <w:rFonts w:ascii="Times New Roman" w:hAnsi="Times New Roman" w:cs="Times New Roman"/>
          <w:sz w:val="24"/>
          <w:szCs w:val="24"/>
          <w:lang w:val="id-ID"/>
        </w:rPr>
        <w:fldChar w:fldCharType="begin" w:fldLock="1"/>
      </w:r>
      <w:r w:rsidR="005375C1" w:rsidRPr="00B15891">
        <w:rPr>
          <w:rFonts w:ascii="Times New Roman" w:hAnsi="Times New Roman" w:cs="Times New Roman"/>
          <w:sz w:val="24"/>
          <w:szCs w:val="24"/>
          <w:lang w:val="id-ID"/>
        </w:rPr>
        <w:instrText>ADDIN CSL_CITATION {"citationItems":[{"id":"ITEM-1","itemData":{"DOI":"10.1057/9781137496195.0001","ISBN":"9781137496195","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Lutz","given":"Barend","non-dropping-particle":"","parse-names":false,"suffix":""},{"dropping-particle":"du","family":"Toit","given":"Pierre","non-dropping-particle":"","parse-names":false,"suffix":""}],"id":"ITEM-1","issued":{"date-parts":[["2014"]]},"publisher":"Palgrave Macmillan","title":"Defining Democracy in A Digital Age","type":"book"},"suppress-author":1,"uris":["http://www.mendeley.com/documents/?uuid=a2e38c9f-b902-48f9-a530-044fe70f1f2c"]}],"mendeley":{"formattedCitation":"(2014)","plainTextFormattedCitation":"(2014)","previouslyFormattedCitation":"(2014)"},"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2014)</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demokrasi adalah </w:t>
      </w:r>
      <w:r w:rsidR="00C106BC" w:rsidRPr="00B15891">
        <w:rPr>
          <w:rFonts w:ascii="Times New Roman" w:hAnsi="Times New Roman" w:cs="Times New Roman"/>
          <w:sz w:val="24"/>
          <w:szCs w:val="24"/>
          <w:lang w:val="id-ID"/>
        </w:rPr>
        <w:t>nama sistem pemerintahan</w:t>
      </w:r>
      <w:r w:rsidR="00942A33" w:rsidRPr="00B15891">
        <w:rPr>
          <w:rFonts w:ascii="Times New Roman" w:hAnsi="Times New Roman" w:cs="Times New Roman"/>
          <w:sz w:val="24"/>
          <w:szCs w:val="24"/>
          <w:lang w:val="id-ID"/>
        </w:rPr>
        <w:t xml:space="preserve"> yang berada diantara liberal dan </w:t>
      </w:r>
      <w:r w:rsidR="00F53859" w:rsidRPr="00B15891">
        <w:rPr>
          <w:rFonts w:ascii="Times New Roman" w:hAnsi="Times New Roman" w:cs="Times New Roman"/>
          <w:sz w:val="24"/>
          <w:szCs w:val="24"/>
          <w:lang w:val="id-ID"/>
        </w:rPr>
        <w:t xml:space="preserve">totalitarian. Selain itu, ditandai dengan adanya </w:t>
      </w:r>
      <w:r w:rsidR="00C106BC" w:rsidRPr="00B15891">
        <w:rPr>
          <w:rFonts w:ascii="Times New Roman" w:hAnsi="Times New Roman" w:cs="Times New Roman"/>
          <w:sz w:val="24"/>
          <w:szCs w:val="24"/>
          <w:lang w:val="id-ID"/>
        </w:rPr>
        <w:t>rakyat</w:t>
      </w:r>
      <w:r w:rsidR="00F53859" w:rsidRPr="00B15891">
        <w:rPr>
          <w:rFonts w:ascii="Times New Roman" w:hAnsi="Times New Roman" w:cs="Times New Roman"/>
          <w:sz w:val="24"/>
          <w:szCs w:val="24"/>
          <w:lang w:val="id-ID"/>
        </w:rPr>
        <w:t xml:space="preserve"> yang</w:t>
      </w:r>
      <w:r w:rsidR="00C106BC" w:rsidRPr="00B15891">
        <w:rPr>
          <w:rFonts w:ascii="Times New Roman" w:hAnsi="Times New Roman" w:cs="Times New Roman"/>
          <w:sz w:val="24"/>
          <w:szCs w:val="24"/>
          <w:lang w:val="id-ID"/>
        </w:rPr>
        <w:t xml:space="preserve"> dapat bertindak secara bertanggung jawab dan dapat mengontrol pemerintahan sehingga jalannya pemerintahan dapat secara penuh mengakomodasi kepentingan rakyat</w:t>
      </w:r>
      <w:r w:rsidR="001A7144" w:rsidRPr="00B15891">
        <w:rPr>
          <w:rFonts w:ascii="Times New Roman" w:hAnsi="Times New Roman" w:cs="Times New Roman"/>
          <w:sz w:val="24"/>
          <w:szCs w:val="24"/>
          <w:lang w:val="id-ID"/>
        </w:rPr>
        <w:t xml:space="preserve"> </w:t>
      </w:r>
      <w:r w:rsidR="001A7144" w:rsidRPr="00B15891">
        <w:rPr>
          <w:rFonts w:ascii="Times New Roman" w:hAnsi="Times New Roman" w:cs="Times New Roman"/>
          <w:sz w:val="24"/>
          <w:szCs w:val="24"/>
          <w:lang w:val="id-ID"/>
        </w:rPr>
        <w:fldChar w:fldCharType="begin" w:fldLock="1"/>
      </w:r>
      <w:r w:rsidR="00F601A3" w:rsidRPr="00B15891">
        <w:rPr>
          <w:rFonts w:ascii="Times New Roman" w:hAnsi="Times New Roman" w:cs="Times New Roman"/>
          <w:sz w:val="24"/>
          <w:szCs w:val="24"/>
          <w:lang w:val="id-ID"/>
        </w:rPr>
        <w:instrText>ADDIN CSL_CITATION {"citationItems":[{"id":"ITEM-1","itemData":{"author":[{"dropping-particle":"","family":"Dahl","given":"Robert A","non-dropping-particle":"","parse-names":false,"suffix":""},{"dropping-particle":"","family":"Tufte","given":"Edward R","non-dropping-particle":"","parse-names":false,"suffix":""}],"id":"ITEM-1","issued":{"date-parts":[["1973"]]},"number-of-pages":"148","title":"Size and Democracy","type":"book"},"uris":["http://www.mendeley.com/documents/?uuid=23a99a2c-ea50-466c-a4b2-afc816f6d344"]}],"mendeley":{"formattedCitation":"(Dahl dan Tufte, 1973)","plainTextFormattedCitation":"(Dahl dan Tufte, 1973)","previouslyFormattedCitation":"(Dahl dan Tufte, 1973)"},"properties":{"noteIndex":0},"schema":"https://github.com/citation-style-language/schema/raw/master/csl-citation.json"}</w:instrText>
      </w:r>
      <w:r w:rsidR="001A7144" w:rsidRPr="00B15891">
        <w:rPr>
          <w:rFonts w:ascii="Times New Roman" w:hAnsi="Times New Roman" w:cs="Times New Roman"/>
          <w:sz w:val="24"/>
          <w:szCs w:val="24"/>
          <w:lang w:val="id-ID"/>
        </w:rPr>
        <w:fldChar w:fldCharType="separate"/>
      </w:r>
      <w:r w:rsidR="001A7144" w:rsidRPr="00B15891">
        <w:rPr>
          <w:rFonts w:ascii="Times New Roman" w:hAnsi="Times New Roman" w:cs="Times New Roman"/>
          <w:noProof/>
          <w:sz w:val="24"/>
          <w:szCs w:val="24"/>
          <w:lang w:val="id-ID"/>
        </w:rPr>
        <w:t>(Dahl dan Tufte, 1973)</w:t>
      </w:r>
      <w:r w:rsidR="001A7144" w:rsidRPr="00B15891">
        <w:rPr>
          <w:rFonts w:ascii="Times New Roman" w:hAnsi="Times New Roman" w:cs="Times New Roman"/>
          <w:sz w:val="24"/>
          <w:szCs w:val="24"/>
          <w:lang w:val="id-ID"/>
        </w:rPr>
        <w:fldChar w:fldCharType="end"/>
      </w:r>
      <w:r w:rsidR="00C106BC" w:rsidRPr="00B15891">
        <w:rPr>
          <w:rFonts w:ascii="Times New Roman" w:hAnsi="Times New Roman" w:cs="Times New Roman"/>
          <w:sz w:val="24"/>
          <w:szCs w:val="24"/>
          <w:lang w:val="id-ID"/>
        </w:rPr>
        <w:t xml:space="preserve">. </w:t>
      </w:r>
      <w:r w:rsidR="00F53859" w:rsidRPr="00B15891">
        <w:rPr>
          <w:rFonts w:ascii="Times New Roman" w:hAnsi="Times New Roman" w:cs="Times New Roman"/>
          <w:sz w:val="24"/>
          <w:szCs w:val="24"/>
          <w:lang w:val="id-ID"/>
        </w:rPr>
        <w:t xml:space="preserve">Ditegaskan bahwa demokrasi tidak menjamin persamaan status ekonomi rakyat, keadilan sosial, dan perasaan senasib sepenanggungan, apapun hasil dari </w:t>
      </w:r>
      <w:r w:rsidR="00813F79" w:rsidRPr="00B15891">
        <w:rPr>
          <w:rFonts w:ascii="Times New Roman" w:hAnsi="Times New Roman" w:cs="Times New Roman"/>
          <w:sz w:val="24"/>
          <w:szCs w:val="24"/>
          <w:lang w:val="id-ID"/>
        </w:rPr>
        <w:t xml:space="preserve">penyelenggaraan </w:t>
      </w:r>
      <w:r w:rsidR="00F53859" w:rsidRPr="00B15891">
        <w:rPr>
          <w:rFonts w:ascii="Times New Roman" w:hAnsi="Times New Roman" w:cs="Times New Roman"/>
          <w:sz w:val="24"/>
          <w:szCs w:val="24"/>
          <w:lang w:val="id-ID"/>
        </w:rPr>
        <w:t>demokrasi, yang dilihat hanya prosedur pengelenggaraan pemerintahan yang sesuaid dengan prinsip demokrasi</w:t>
      </w:r>
      <w:r w:rsidR="00813F79" w:rsidRPr="00B15891">
        <w:rPr>
          <w:rFonts w:ascii="Times New Roman" w:hAnsi="Times New Roman" w:cs="Times New Roman"/>
          <w:sz w:val="24"/>
          <w:szCs w:val="24"/>
          <w:lang w:val="id-ID"/>
        </w:rPr>
        <w:t xml:space="preserve"> </w:t>
      </w:r>
    </w:p>
    <w:p w14:paraId="0446C054" w14:textId="77777777" w:rsidR="00F705D8" w:rsidRPr="00B15891" w:rsidRDefault="00F53859" w:rsidP="00207C3A">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Sebenarnya, konsep demokrasi terjadi sejak zaman Plato,</w:t>
      </w:r>
      <w:r w:rsidR="00911045" w:rsidRPr="00B15891">
        <w:rPr>
          <w:rFonts w:ascii="Times New Roman" w:hAnsi="Times New Roman" w:cs="Times New Roman"/>
          <w:sz w:val="24"/>
          <w:szCs w:val="24"/>
          <w:lang w:val="id-ID"/>
        </w:rPr>
        <w:t xml:space="preserve"> pada waktu itu telah dianut sistem demokrasi langsung, yaitu beberapa orang dipilih untuk bertugas sebagai eksekutif, lalu sisanya, yaitu semua penduduk menjadi legislati</w:t>
      </w:r>
      <w:r w:rsidR="00497EA7" w:rsidRPr="00B15891">
        <w:rPr>
          <w:rFonts w:ascii="Times New Roman" w:hAnsi="Times New Roman" w:cs="Times New Roman"/>
          <w:sz w:val="24"/>
          <w:szCs w:val="24"/>
          <w:lang w:val="id-ID"/>
        </w:rPr>
        <w:t>f</w:t>
      </w:r>
      <w:r w:rsidR="00911045" w:rsidRPr="00B15891">
        <w:rPr>
          <w:rFonts w:ascii="Times New Roman" w:hAnsi="Times New Roman" w:cs="Times New Roman"/>
          <w:sz w:val="24"/>
          <w:szCs w:val="24"/>
          <w:lang w:val="id-ID"/>
        </w:rPr>
        <w:t xml:space="preserve"> yang mengawasi dan memberikan saran atau masukan dalam menjalankan pemerintahan. Oleh sebab itu, </w:t>
      </w:r>
      <w:r w:rsidR="00C2381E" w:rsidRPr="00B15891">
        <w:rPr>
          <w:rFonts w:ascii="Times New Roman" w:hAnsi="Times New Roman" w:cs="Times New Roman"/>
          <w:sz w:val="24"/>
          <w:szCs w:val="24"/>
          <w:lang w:val="id-ID"/>
        </w:rPr>
        <w:t>Plato berpendapat bahwa idealnya suatu negara memiliki kurang dari sampai dengan</w:t>
      </w:r>
      <w:r w:rsidRPr="00B15891">
        <w:rPr>
          <w:rFonts w:ascii="Times New Roman" w:hAnsi="Times New Roman" w:cs="Times New Roman"/>
          <w:sz w:val="24"/>
          <w:szCs w:val="24"/>
          <w:lang w:val="id-ID"/>
        </w:rPr>
        <w:t xml:space="preserve"> 5.040 orang</w:t>
      </w:r>
      <w:r w:rsidR="00C2381E" w:rsidRPr="00B15891">
        <w:rPr>
          <w:rFonts w:ascii="Times New Roman" w:hAnsi="Times New Roman" w:cs="Times New Roman"/>
          <w:sz w:val="24"/>
          <w:szCs w:val="24"/>
          <w:lang w:val="id-ID"/>
        </w:rPr>
        <w:t xml:space="preserve"> penduduk, sehingga memudahkan pengambilan keputusan </w:t>
      </w:r>
      <w:r w:rsidR="00497EA7" w:rsidRPr="00B15891">
        <w:rPr>
          <w:rFonts w:ascii="Times New Roman" w:hAnsi="Times New Roman" w:cs="Times New Roman"/>
          <w:sz w:val="24"/>
          <w:szCs w:val="24"/>
          <w:lang w:val="id-ID"/>
        </w:rPr>
        <w:t>yang berasal dari aspirasi langsung legislatif</w:t>
      </w:r>
      <w:r w:rsidRPr="00B15891">
        <w:rPr>
          <w:rFonts w:ascii="Times New Roman" w:hAnsi="Times New Roman" w:cs="Times New Roman"/>
          <w:sz w:val="24"/>
          <w:szCs w:val="24"/>
          <w:lang w:val="id-ID"/>
        </w:rPr>
        <w:t xml:space="preserve">. </w:t>
      </w:r>
      <w:r w:rsidR="00497EA7" w:rsidRPr="00B15891">
        <w:rPr>
          <w:rFonts w:ascii="Times New Roman" w:hAnsi="Times New Roman" w:cs="Times New Roman"/>
          <w:sz w:val="24"/>
          <w:szCs w:val="24"/>
          <w:lang w:val="id-ID"/>
        </w:rPr>
        <w:t>Selanjutnya</w:t>
      </w:r>
      <w:r w:rsidR="00C836E3" w:rsidRPr="00B15891">
        <w:rPr>
          <w:rFonts w:ascii="Times New Roman" w:hAnsi="Times New Roman" w:cs="Times New Roman"/>
          <w:sz w:val="24"/>
          <w:szCs w:val="24"/>
          <w:lang w:val="id-ID"/>
        </w:rPr>
        <w:t xml:space="preserve">, Aristoteles tidak </w:t>
      </w:r>
      <w:r w:rsidR="00D833AA" w:rsidRPr="00B15891">
        <w:rPr>
          <w:rFonts w:ascii="Times New Roman" w:hAnsi="Times New Roman" w:cs="Times New Roman"/>
          <w:sz w:val="24"/>
          <w:szCs w:val="24"/>
          <w:lang w:val="id-ID"/>
        </w:rPr>
        <w:t xml:space="preserve">menyebutkan secara jelas berapa jumlah ideal penduduk, namun </w:t>
      </w:r>
      <w:r w:rsidR="00497EA7" w:rsidRPr="00B15891">
        <w:rPr>
          <w:rFonts w:ascii="Times New Roman" w:hAnsi="Times New Roman" w:cs="Times New Roman"/>
          <w:sz w:val="24"/>
          <w:szCs w:val="24"/>
          <w:lang w:val="id-ID"/>
        </w:rPr>
        <w:t xml:space="preserve">untuk menciptakan demokrasi langsung dimana setiap orang berhak untuk mengeluarkan pendapa, </w:t>
      </w:r>
    </w:p>
    <w:p w14:paraId="56FEDE77" w14:textId="5E0B11FF" w:rsidR="00D833AA" w:rsidRPr="00B15891" w:rsidRDefault="00497EA7" w:rsidP="00207C3A">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Aristoteles berpendapat bahwa komunikasi antara legislatif dan eksekutif akan berlangsung efektif jika jumlah yang hadir dapat berbicara dan dapat </w:t>
      </w:r>
      <w:r w:rsidR="00CD79C7" w:rsidRPr="00B15891">
        <w:rPr>
          <w:rFonts w:ascii="Times New Roman" w:hAnsi="Times New Roman" w:cs="Times New Roman"/>
          <w:sz w:val="24"/>
          <w:szCs w:val="24"/>
          <w:lang w:val="id-ID"/>
        </w:rPr>
        <w:t>mendengar satu dengan yang</w:t>
      </w:r>
      <w:r w:rsidRPr="00B15891">
        <w:rPr>
          <w:rFonts w:ascii="Times New Roman" w:hAnsi="Times New Roman" w:cs="Times New Roman"/>
          <w:sz w:val="24"/>
          <w:szCs w:val="24"/>
          <w:lang w:val="id-ID"/>
        </w:rPr>
        <w:t xml:space="preserve"> lain, </w:t>
      </w:r>
      <w:r w:rsidR="00CD79C7" w:rsidRPr="00B15891">
        <w:rPr>
          <w:rFonts w:ascii="Times New Roman" w:hAnsi="Times New Roman" w:cs="Times New Roman"/>
          <w:sz w:val="24"/>
          <w:szCs w:val="24"/>
          <w:lang w:val="id-ID"/>
        </w:rPr>
        <w:t xml:space="preserve">tanpa </w:t>
      </w:r>
      <w:r w:rsidRPr="00B15891">
        <w:rPr>
          <w:rFonts w:ascii="Times New Roman" w:hAnsi="Times New Roman" w:cs="Times New Roman"/>
          <w:sz w:val="24"/>
          <w:szCs w:val="24"/>
          <w:lang w:val="id-ID"/>
        </w:rPr>
        <w:t xml:space="preserve">menggunakan pengeras suara tambahan. </w:t>
      </w:r>
      <w:r w:rsidR="00D833AA" w:rsidRPr="00B15891">
        <w:rPr>
          <w:rFonts w:ascii="Times New Roman" w:hAnsi="Times New Roman" w:cs="Times New Roman"/>
          <w:sz w:val="24"/>
          <w:szCs w:val="24"/>
          <w:lang w:val="id-ID"/>
        </w:rPr>
        <w:t xml:space="preserve">Artinya, baik Plato maupun Aristoteles </w:t>
      </w:r>
      <w:r w:rsidR="00CD79C7" w:rsidRPr="00B15891">
        <w:rPr>
          <w:rFonts w:ascii="Times New Roman" w:hAnsi="Times New Roman" w:cs="Times New Roman"/>
          <w:sz w:val="24"/>
          <w:szCs w:val="24"/>
          <w:lang w:val="id-ID"/>
        </w:rPr>
        <w:t xml:space="preserve">berpikir untuk dapat menciptakan kondisi ideal dalam rangka melaksanakan demokrasi langsung di suatu negara. </w:t>
      </w:r>
      <w:r w:rsidR="00482674" w:rsidRPr="00B15891">
        <w:rPr>
          <w:rFonts w:ascii="Times New Roman" w:hAnsi="Times New Roman" w:cs="Times New Roman"/>
          <w:sz w:val="24"/>
          <w:szCs w:val="24"/>
          <w:lang w:val="id-ID"/>
        </w:rPr>
        <w:t>Namun, seiring</w:t>
      </w:r>
      <w:r w:rsidR="00D833AA" w:rsidRPr="00B15891">
        <w:rPr>
          <w:rFonts w:ascii="Times New Roman" w:hAnsi="Times New Roman" w:cs="Times New Roman"/>
          <w:sz w:val="24"/>
          <w:szCs w:val="24"/>
          <w:lang w:val="id-ID"/>
        </w:rPr>
        <w:t xml:space="preserve"> berjalannya waktu, penduduk semakin banyak, sehingga demokrasi langsung digantikan oleh perwakilan, atau disebut demokrasi tidak langsung. </w:t>
      </w:r>
    </w:p>
    <w:p w14:paraId="16690F22" w14:textId="6BCC8110" w:rsidR="00567350" w:rsidRPr="00B15891" w:rsidRDefault="00567350" w:rsidP="00207C3A">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lastRenderedPageBreak/>
        <w:t xml:space="preserve">Sebelum tahun 1454, masyarakat Eropa tunduk dan patuh terhadap aturan yang dikeluarkan oleh </w:t>
      </w:r>
      <w:r w:rsidRPr="00B15891">
        <w:rPr>
          <w:rFonts w:ascii="Times New Roman" w:hAnsi="Times New Roman" w:cs="Times New Roman"/>
          <w:i/>
          <w:iCs/>
          <w:sz w:val="24"/>
          <w:szCs w:val="24"/>
          <w:lang w:val="id-ID"/>
        </w:rPr>
        <w:t>Christian Roman Catholic</w:t>
      </w:r>
      <w:r w:rsidRPr="00B15891">
        <w:rPr>
          <w:rFonts w:ascii="Times New Roman" w:hAnsi="Times New Roman" w:cs="Times New Roman"/>
          <w:sz w:val="24"/>
          <w:szCs w:val="24"/>
          <w:lang w:val="id-ID"/>
        </w:rPr>
        <w:t xml:space="preserve">. Pada saat itu, pemerintahan bersifat homogen dan mengacu pada aturan gereja katolik Roma. </w:t>
      </w:r>
      <w:r w:rsidR="00482674" w:rsidRPr="00B15891">
        <w:rPr>
          <w:rFonts w:ascii="Times New Roman" w:hAnsi="Times New Roman" w:cs="Times New Roman"/>
          <w:sz w:val="24"/>
          <w:szCs w:val="24"/>
          <w:lang w:val="id-ID"/>
        </w:rPr>
        <w:t>Kemudian muncul Marthin Luther yang memprotes doktrin-doktrin gereja Roma. Marthin Luther merupakan ahli teologi yang terkenal pada masa itu. Ditambah lagi, pada abad ke-15, Eropa menemukan beberapa inovasi yang penting: bubuk mesiu, s</w:t>
      </w:r>
      <w:r w:rsidR="00E31AED" w:rsidRPr="00B15891">
        <w:rPr>
          <w:rFonts w:ascii="Times New Roman" w:hAnsi="Times New Roman" w:cs="Times New Roman"/>
          <w:sz w:val="24"/>
          <w:szCs w:val="24"/>
          <w:lang w:val="id-ID"/>
        </w:rPr>
        <w:t>i</w:t>
      </w:r>
      <w:r w:rsidR="00482674" w:rsidRPr="00B15891">
        <w:rPr>
          <w:rFonts w:ascii="Times New Roman" w:hAnsi="Times New Roman" w:cs="Times New Roman"/>
          <w:sz w:val="24"/>
          <w:szCs w:val="24"/>
          <w:lang w:val="id-ID"/>
        </w:rPr>
        <w:t xml:space="preserve">stem navigasi laut, dan mesin cetak. Mesin cetak ini yang turut membantu Marthin Luther untuk menyebarkan pendapatnya </w:t>
      </w:r>
      <w:r w:rsidR="00E31AED" w:rsidRPr="00B15891">
        <w:rPr>
          <w:rFonts w:ascii="Times New Roman" w:hAnsi="Times New Roman" w:cs="Times New Roman"/>
          <w:sz w:val="24"/>
          <w:szCs w:val="24"/>
          <w:lang w:val="id-ID"/>
        </w:rPr>
        <w:t>yang bertentangan dengan praktik aturan Katolik Roma. Hal ini dikenal dengan reformasi protestan. Selanjutnya, akan dijelaskan mengenai gelombang pertama sampai dengan ketiga demokrastisasi di dunia</w:t>
      </w:r>
      <w:r w:rsidR="00B50A2C" w:rsidRPr="00B15891">
        <w:rPr>
          <w:rFonts w:ascii="Times New Roman" w:hAnsi="Times New Roman" w:cs="Times New Roman"/>
          <w:sz w:val="24"/>
          <w:szCs w:val="24"/>
          <w:lang w:val="id-ID"/>
        </w:rPr>
        <w:t xml:space="preserve"> </w:t>
      </w:r>
      <w:r w:rsidR="00B50A2C" w:rsidRPr="00B15891">
        <w:rPr>
          <w:rFonts w:ascii="Times New Roman" w:hAnsi="Times New Roman" w:cs="Times New Roman"/>
          <w:sz w:val="24"/>
          <w:szCs w:val="24"/>
          <w:lang w:val="id-ID"/>
        </w:rPr>
        <w:fldChar w:fldCharType="begin" w:fldLock="1"/>
      </w:r>
      <w:r w:rsidR="00B50A2C" w:rsidRPr="00B15891">
        <w:rPr>
          <w:rFonts w:ascii="Times New Roman" w:hAnsi="Times New Roman" w:cs="Times New Roman"/>
          <w:sz w:val="24"/>
          <w:szCs w:val="24"/>
          <w:lang w:val="id-ID"/>
        </w:rPr>
        <w:instrText>ADDIN CSL_CITATION {"citationItems":[{"id":"ITEM-1","itemData":{"ISBN":"9780806125169","author":[{"dropping-particle":"","family":"Huntington","given":"Samuel P","non-dropping-particle":"","parse-names":false,"suffix":""}],"container-title":"Paper Knowledge . Toward a Media History of Documents","id":"ITEM-1","issued":{"date-parts":[["1991"]]},"title":"The Third Wave Democratization in the Late Twentieth Century","type":"book"},"uris":["http://www.mendeley.com/documents/?uuid=513f988d-f942-49b6-a4c9-2f4580ab6a9e"]}],"mendeley":{"formattedCitation":"(Huntington, 1991)","plainTextFormattedCitation":"(Huntington, 1991)"},"properties":{"noteIndex":0},"schema":"https://github.com/citation-style-language/schema/raw/master/csl-citation.json"}</w:instrText>
      </w:r>
      <w:r w:rsidR="00B50A2C" w:rsidRPr="00B15891">
        <w:rPr>
          <w:rFonts w:ascii="Times New Roman" w:hAnsi="Times New Roman" w:cs="Times New Roman"/>
          <w:sz w:val="24"/>
          <w:szCs w:val="24"/>
          <w:lang w:val="id-ID"/>
        </w:rPr>
        <w:fldChar w:fldCharType="separate"/>
      </w:r>
      <w:r w:rsidR="00B50A2C" w:rsidRPr="00B15891">
        <w:rPr>
          <w:rFonts w:ascii="Times New Roman" w:hAnsi="Times New Roman" w:cs="Times New Roman"/>
          <w:noProof/>
          <w:sz w:val="24"/>
          <w:szCs w:val="24"/>
          <w:lang w:val="id-ID"/>
        </w:rPr>
        <w:t>(Huntington, 1991)</w:t>
      </w:r>
      <w:r w:rsidR="00B50A2C" w:rsidRPr="00B15891">
        <w:rPr>
          <w:rFonts w:ascii="Times New Roman" w:hAnsi="Times New Roman" w:cs="Times New Roman"/>
          <w:sz w:val="24"/>
          <w:szCs w:val="24"/>
          <w:lang w:val="id-ID"/>
        </w:rPr>
        <w:fldChar w:fldCharType="end"/>
      </w:r>
      <w:r w:rsidR="00E31AED" w:rsidRPr="00B15891">
        <w:rPr>
          <w:rFonts w:ascii="Times New Roman" w:hAnsi="Times New Roman" w:cs="Times New Roman"/>
          <w:sz w:val="24"/>
          <w:szCs w:val="24"/>
          <w:lang w:val="id-ID"/>
        </w:rPr>
        <w:t xml:space="preserve">. </w:t>
      </w:r>
    </w:p>
    <w:p w14:paraId="1DCB9D3D" w14:textId="0DDB7572" w:rsidR="00843824" w:rsidRPr="00B15891" w:rsidRDefault="00D647AE" w:rsidP="00D647AE">
      <w:pPr>
        <w:pStyle w:val="Heading3"/>
        <w:spacing w:line="360" w:lineRule="auto"/>
        <w:ind w:left="360"/>
        <w:rPr>
          <w:rFonts w:ascii="Times New Roman" w:hAnsi="Times New Roman" w:cs="Times New Roman"/>
          <w:b/>
          <w:bCs/>
          <w:color w:val="auto"/>
          <w:lang w:val="id-ID"/>
        </w:rPr>
      </w:pPr>
      <w:r w:rsidRPr="00B15891">
        <w:rPr>
          <w:rFonts w:ascii="Times New Roman" w:hAnsi="Times New Roman" w:cs="Times New Roman"/>
          <w:b/>
          <w:bCs/>
          <w:color w:val="auto"/>
          <w:lang w:val="id-ID"/>
        </w:rPr>
        <w:t>Gelombang Pertama Demokratisasi</w:t>
      </w:r>
    </w:p>
    <w:p w14:paraId="5E089349" w14:textId="59B5E9BB" w:rsidR="00675690" w:rsidRPr="00B15891" w:rsidRDefault="00622A0E" w:rsidP="00675690">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Demokrasi mulai muncul di Amerika Serikat pada tahun 1828, ditandai dengan adanya pemilihan presiden. Setelah itu, disusul oleh negara-negara lain, seperti Switzerland, Perancis, Inggris. Selain itu, Spanyol dan Chili juga beralih sistem pemerintahan menjadi demokrasi.</w:t>
      </w:r>
      <w:r w:rsidR="00675690" w:rsidRPr="00B15891">
        <w:rPr>
          <w:rFonts w:ascii="Times New Roman" w:hAnsi="Times New Roman" w:cs="Times New Roman"/>
          <w:sz w:val="24"/>
          <w:szCs w:val="24"/>
          <w:lang w:val="id-ID"/>
        </w:rPr>
        <w:t xml:space="preserve"> Setelah terjadi gelombang pertama demokratisasi, pada tahun 1920 sampai dengan 1930, sistem pemerintahan Kembali lagi ke sistem awal, yaitu otoriter. Ditandai dengan Yugoslavia dan  Bulgaria yang memiliki pemimpin dictator. Kemudian, Hittler yang pada tahun 1933 mengakhiri maka demokrasi di Jerman. Disusul oleh C</w:t>
      </w:r>
      <w:r w:rsidR="00A54179" w:rsidRPr="00B15891">
        <w:rPr>
          <w:rFonts w:ascii="Times New Roman" w:hAnsi="Times New Roman" w:cs="Times New Roman"/>
          <w:sz w:val="24"/>
          <w:szCs w:val="24"/>
          <w:lang w:val="id-ID"/>
        </w:rPr>
        <w:t>eko</w:t>
      </w:r>
      <w:r w:rsidR="00675690" w:rsidRPr="00B15891">
        <w:rPr>
          <w:rFonts w:ascii="Times New Roman" w:hAnsi="Times New Roman" w:cs="Times New Roman"/>
          <w:sz w:val="24"/>
          <w:szCs w:val="24"/>
          <w:lang w:val="id-ID"/>
        </w:rPr>
        <w:t xml:space="preserve"> </w:t>
      </w:r>
      <w:r w:rsidR="007E12EB" w:rsidRPr="00B15891">
        <w:rPr>
          <w:rFonts w:ascii="Times New Roman" w:hAnsi="Times New Roman" w:cs="Times New Roman"/>
          <w:sz w:val="24"/>
          <w:szCs w:val="24"/>
          <w:lang w:val="id-ID"/>
        </w:rPr>
        <w:t xml:space="preserve"> 1938, Yunani pada tahun 1936, Portugal pada tahun 1926, Brazil dan Argentina tahun 1930, Uruguai tahun 1933, Spanyol tahun1939, terakhir Jepang tahun 1930 an.</w:t>
      </w:r>
    </w:p>
    <w:p w14:paraId="1E565923" w14:textId="27349D57" w:rsidR="00D647AE" w:rsidRPr="00B15891" w:rsidRDefault="00D647AE" w:rsidP="00D647AE">
      <w:pPr>
        <w:pStyle w:val="Heading3"/>
        <w:spacing w:line="360" w:lineRule="auto"/>
        <w:ind w:left="360"/>
        <w:rPr>
          <w:rFonts w:ascii="Times New Roman" w:hAnsi="Times New Roman" w:cs="Times New Roman"/>
          <w:b/>
          <w:bCs/>
          <w:color w:val="auto"/>
          <w:lang w:val="id-ID"/>
        </w:rPr>
      </w:pPr>
      <w:r w:rsidRPr="00B15891">
        <w:rPr>
          <w:rFonts w:ascii="Times New Roman" w:hAnsi="Times New Roman" w:cs="Times New Roman"/>
          <w:b/>
          <w:bCs/>
          <w:color w:val="auto"/>
          <w:lang w:val="id-ID"/>
        </w:rPr>
        <w:t>Gelombang Kedua Demokratisasi</w:t>
      </w:r>
    </w:p>
    <w:p w14:paraId="2884CC60" w14:textId="5478B6F6" w:rsidR="00622A0E" w:rsidRPr="00B15891" w:rsidRDefault="007E12EB" w:rsidP="00154721">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Setelah perang dunia kedua, </w:t>
      </w:r>
      <w:r w:rsidR="00A54179" w:rsidRPr="00B15891">
        <w:rPr>
          <w:rFonts w:ascii="Times New Roman" w:hAnsi="Times New Roman" w:cs="Times New Roman"/>
          <w:sz w:val="24"/>
          <w:szCs w:val="24"/>
          <w:lang w:val="id-ID"/>
        </w:rPr>
        <w:t xml:space="preserve">demokratisasi kembali terjadi. Diawali oleh Jerman Barat, Italia, Austria, Jepang, dan Korea. Kemudian antara tahun 1940 atau 1950 Turki dan Yunani pemerintahannya beralih ke sistem demokrasi. Uruguai beralih ke sistem demokrasi pada tahun </w:t>
      </w:r>
      <w:r w:rsidR="00F53976" w:rsidRPr="00B15891">
        <w:rPr>
          <w:rFonts w:ascii="Times New Roman" w:hAnsi="Times New Roman" w:cs="Times New Roman"/>
          <w:sz w:val="24"/>
          <w:szCs w:val="24"/>
          <w:lang w:val="id-ID"/>
        </w:rPr>
        <w:t xml:space="preserve">1940 an. </w:t>
      </w:r>
      <w:r w:rsidR="007425A7" w:rsidRPr="00B15891">
        <w:rPr>
          <w:rFonts w:ascii="Times New Roman" w:hAnsi="Times New Roman" w:cs="Times New Roman"/>
          <w:sz w:val="24"/>
          <w:szCs w:val="24"/>
          <w:lang w:val="id-ID"/>
        </w:rPr>
        <w:t>Malaysia tahun 1957 beralih menjadi “</w:t>
      </w:r>
      <w:r w:rsidR="00945C3C" w:rsidRPr="00B15891">
        <w:rPr>
          <w:rFonts w:ascii="Times New Roman" w:hAnsi="Times New Roman" w:cs="Times New Roman"/>
          <w:sz w:val="24"/>
          <w:szCs w:val="24"/>
          <w:lang w:val="id-ID"/>
        </w:rPr>
        <w:t>quasy-</w:t>
      </w:r>
      <w:r w:rsidR="007425A7" w:rsidRPr="00B15891">
        <w:rPr>
          <w:rFonts w:ascii="Times New Roman" w:hAnsi="Times New Roman" w:cs="Times New Roman"/>
          <w:sz w:val="24"/>
          <w:szCs w:val="24"/>
          <w:lang w:val="id-ID"/>
        </w:rPr>
        <w:t>demokrasi”</w:t>
      </w:r>
      <w:r w:rsidR="00945C3C" w:rsidRPr="00B15891">
        <w:rPr>
          <w:rFonts w:ascii="Times New Roman" w:hAnsi="Times New Roman" w:cs="Times New Roman"/>
          <w:sz w:val="24"/>
          <w:szCs w:val="24"/>
          <w:lang w:val="id-ID"/>
        </w:rPr>
        <w:t xml:space="preserve"> atau dapat disebut semi demokrasi, yaitu menggabungkan unsur demokrasi dan otoriter. Sedangkan Indonesia, tahun </w:t>
      </w:r>
      <w:r w:rsidR="00154721" w:rsidRPr="00B15891">
        <w:rPr>
          <w:rFonts w:ascii="Times New Roman" w:hAnsi="Times New Roman" w:cs="Times New Roman"/>
          <w:sz w:val="24"/>
          <w:szCs w:val="24"/>
          <w:lang w:val="id-ID"/>
        </w:rPr>
        <w:t xml:space="preserve">1950 sampai 1957 menjalanan sistem demokrasi parlemen, yaitu eksekutiff menjalankan roda pemerintahan demokrasi, namun kepala negara dengan kepala pemerintahan </w:t>
      </w:r>
      <w:r w:rsidR="00154721" w:rsidRPr="00B15891">
        <w:rPr>
          <w:rFonts w:ascii="Times New Roman" w:hAnsi="Times New Roman" w:cs="Times New Roman"/>
          <w:sz w:val="24"/>
          <w:szCs w:val="24"/>
          <w:lang w:val="id-ID"/>
        </w:rPr>
        <w:lastRenderedPageBreak/>
        <w:t>merupakan orang yang berbeda. Terakhir, Nigeria Kembali menganut demokrasi pada tahun 1960.</w:t>
      </w:r>
    </w:p>
    <w:p w14:paraId="2CDB48CD" w14:textId="2AF145E0" w:rsidR="00154721" w:rsidRPr="00B15891" w:rsidRDefault="00154721" w:rsidP="00154721">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Demokratisasi pada gelombang kedua ini rupanya tidak berlangsung lama, karena tahun 1962 Peru </w:t>
      </w:r>
      <w:r w:rsidR="00DC4BE8" w:rsidRPr="00B15891">
        <w:rPr>
          <w:rFonts w:ascii="Times New Roman" w:hAnsi="Times New Roman" w:cs="Times New Roman"/>
          <w:sz w:val="24"/>
          <w:szCs w:val="24"/>
          <w:lang w:val="id-ID"/>
        </w:rPr>
        <w:t>kudeta militer</w:t>
      </w:r>
      <w:r w:rsidRPr="00B15891">
        <w:rPr>
          <w:rFonts w:ascii="Times New Roman" w:hAnsi="Times New Roman" w:cs="Times New Roman"/>
          <w:sz w:val="24"/>
          <w:szCs w:val="24"/>
          <w:lang w:val="id-ID"/>
        </w:rPr>
        <w:t xml:space="preserve">. </w:t>
      </w:r>
      <w:r w:rsidR="001652B0" w:rsidRPr="00B15891">
        <w:rPr>
          <w:rFonts w:ascii="Times New Roman" w:hAnsi="Times New Roman" w:cs="Times New Roman"/>
          <w:sz w:val="24"/>
          <w:szCs w:val="24"/>
          <w:lang w:val="id-ID"/>
        </w:rPr>
        <w:t xml:space="preserve">Selain itu, tahun 1964 Brazil dan Bolivia digulingkan oleh kekuatan militer, disusul oleh Argentina tahun 1966 dan Ekuador 1972. Chili dan Uruguai menjadi negara yang dikuasai oleh militer tahun 1973. </w:t>
      </w:r>
      <w:r w:rsidR="001450E5" w:rsidRPr="00B15891">
        <w:rPr>
          <w:rFonts w:ascii="Times New Roman" w:hAnsi="Times New Roman" w:cs="Times New Roman"/>
          <w:sz w:val="24"/>
          <w:szCs w:val="24"/>
          <w:lang w:val="id-ID"/>
        </w:rPr>
        <w:t>Selain itu, tahun 1961 Korea pun dikuasai militer.  Indonesia pun terjadi penurunan tingkat demokrasi, pada tahun 1957 Presiden Sukarno mengganti sistem pemerintahan menjadi sistem demokrasi terpimpin, yaitu masih terdapat pemilihan umum namun dalam pelaksanaan eksekutif memiliki pandangan dan tujuan yang bersifat otoriter, berakhir pada tahun 1965 ketika rezim Sukarno digantikan oleh sistem Orde Baru yang berpangku pada kekuatan militer dalam pelaksanaan pemerintahan</w:t>
      </w:r>
      <w:r w:rsidR="00C52CAF" w:rsidRPr="00B15891">
        <w:rPr>
          <w:rFonts w:ascii="Times New Roman" w:hAnsi="Times New Roman" w:cs="Times New Roman"/>
          <w:sz w:val="24"/>
          <w:szCs w:val="24"/>
          <w:lang w:val="id-ID"/>
        </w:rPr>
        <w:t>, disusul oleh Filipina tahun 1972 dan India pada tahun 1975.</w:t>
      </w:r>
      <w:r w:rsidR="001450E5" w:rsidRPr="00B15891">
        <w:rPr>
          <w:rFonts w:ascii="Times New Roman" w:hAnsi="Times New Roman" w:cs="Times New Roman"/>
          <w:sz w:val="24"/>
          <w:szCs w:val="24"/>
          <w:lang w:val="id-ID"/>
        </w:rPr>
        <w:t xml:space="preserve"> </w:t>
      </w:r>
    </w:p>
    <w:p w14:paraId="515034D4" w14:textId="49D3CAAF" w:rsidR="00D647AE" w:rsidRPr="00B15891" w:rsidRDefault="00D647AE" w:rsidP="00D647AE">
      <w:pPr>
        <w:pStyle w:val="Heading3"/>
        <w:spacing w:line="360" w:lineRule="auto"/>
        <w:ind w:left="360"/>
        <w:rPr>
          <w:rFonts w:ascii="Times New Roman" w:hAnsi="Times New Roman" w:cs="Times New Roman"/>
          <w:b/>
          <w:bCs/>
          <w:color w:val="auto"/>
          <w:lang w:val="id-ID"/>
        </w:rPr>
      </w:pPr>
      <w:r w:rsidRPr="00B15891">
        <w:rPr>
          <w:rFonts w:ascii="Times New Roman" w:hAnsi="Times New Roman" w:cs="Times New Roman"/>
          <w:b/>
          <w:bCs/>
          <w:color w:val="auto"/>
          <w:lang w:val="id-ID"/>
        </w:rPr>
        <w:t>Gelombang Ketiga Demokratisasi</w:t>
      </w:r>
    </w:p>
    <w:p w14:paraId="5D137BB5" w14:textId="6C31F8D7" w:rsidR="00C52CAF" w:rsidRPr="00B15891" w:rsidRDefault="00C52CAF" w:rsidP="00C52CAF">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Gelombang ketiga demokratisasi berawal dari runtuhnya pemerintahan dictator Portugal tahun 1974, disusul Tiongkok tahun 1989. Mulai tahun 1970 an, demokrasi mulai bergerak ke Amerika Latin. Dibuktikan dengan </w:t>
      </w:r>
      <w:r w:rsidR="00C7413C" w:rsidRPr="00B15891">
        <w:rPr>
          <w:rFonts w:ascii="Times New Roman" w:hAnsi="Times New Roman" w:cs="Times New Roman"/>
          <w:sz w:val="24"/>
          <w:szCs w:val="24"/>
          <w:lang w:val="id-ID"/>
        </w:rPr>
        <w:t>Ekuador yang melakukan pemilihan setelah kekuatan militer menyerahkan tahtanya. Begitu juga dengan Peru yang melakukan pemilihan tahun 1980, lalu pemilihan presiden di Bolivia tahun 1982, disusul oleh Argentina yang melakukan pemilihan pada tahun 1983. Mulai tahun 1977, demokrasi membanjiri sistem pemerintahan di Asia, diantaranya Turki, Filipina, Korea, Taiwan, dan Pakistan.</w:t>
      </w:r>
    </w:p>
    <w:p w14:paraId="701EB3A4" w14:textId="29BF91DE" w:rsidR="00D647AE" w:rsidRPr="00B15891" w:rsidRDefault="00D647AE" w:rsidP="00D647AE">
      <w:pPr>
        <w:pStyle w:val="Heading2"/>
        <w:spacing w:line="360" w:lineRule="auto"/>
        <w:ind w:left="360"/>
        <w:rPr>
          <w:rFonts w:ascii="Times New Roman" w:hAnsi="Times New Roman" w:cs="Times New Roman"/>
          <w:b/>
          <w:bCs/>
          <w:color w:val="auto"/>
          <w:sz w:val="24"/>
          <w:szCs w:val="24"/>
          <w:lang w:val="id-ID"/>
        </w:rPr>
      </w:pPr>
      <w:r w:rsidRPr="00B15891">
        <w:rPr>
          <w:rFonts w:ascii="Times New Roman" w:hAnsi="Times New Roman" w:cs="Times New Roman"/>
          <w:b/>
          <w:bCs/>
          <w:color w:val="auto"/>
          <w:sz w:val="24"/>
          <w:szCs w:val="24"/>
          <w:lang w:val="id-ID"/>
        </w:rPr>
        <w:t xml:space="preserve">Pengukuran Demokrasi </w:t>
      </w:r>
    </w:p>
    <w:p w14:paraId="33DC3959" w14:textId="6821FD77" w:rsidR="00FF142F" w:rsidRPr="00B15891" w:rsidRDefault="00FF142F" w:rsidP="00FF142F">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Mulai sejak tahun 1981, seiring dengan perkembangan demokrasi. Tidak lagi membicarakan untuk beralih dari sistem otoriter menuju demokrasi, namun lebih membicarakan kualitas demokrasi. Oleh sebab itu, dilakukan pengukuran demokrasi untuk mencapai tujuan tersebut. Inisiasi pengukuran demokrasi melalui </w:t>
      </w:r>
      <w:r w:rsidRPr="00B15891">
        <w:rPr>
          <w:rFonts w:ascii="Times New Roman" w:hAnsi="Times New Roman" w:cs="Times New Roman"/>
          <w:i/>
          <w:iCs/>
          <w:sz w:val="24"/>
          <w:szCs w:val="24"/>
          <w:lang w:val="id-ID"/>
        </w:rPr>
        <w:t>The World Values Survey</w:t>
      </w:r>
      <w:r w:rsidRPr="00B15891">
        <w:rPr>
          <w:rFonts w:ascii="Times New Roman" w:hAnsi="Times New Roman" w:cs="Times New Roman"/>
          <w:sz w:val="24"/>
          <w:szCs w:val="24"/>
          <w:lang w:val="id-ID"/>
        </w:rPr>
        <w:t xml:space="preserve"> yang melakukan </w:t>
      </w:r>
      <w:r w:rsidR="002C2FC3" w:rsidRPr="00B15891">
        <w:rPr>
          <w:rFonts w:ascii="Times New Roman" w:hAnsi="Times New Roman" w:cs="Times New Roman"/>
          <w:sz w:val="24"/>
          <w:szCs w:val="24"/>
          <w:lang w:val="id-ID"/>
        </w:rPr>
        <w:t xml:space="preserve">wawancara kepada 57 negara sebagai responden terkait dengan demokrasi. Hasilnya, 90,2% setuju dengan sistem demokrasi . Survey serupa pun dilakukan oleh </w:t>
      </w:r>
      <w:r w:rsidR="002C2FC3" w:rsidRPr="00B15891">
        <w:rPr>
          <w:rFonts w:ascii="Times New Roman" w:hAnsi="Times New Roman" w:cs="Times New Roman"/>
          <w:i/>
          <w:iCs/>
          <w:sz w:val="24"/>
          <w:szCs w:val="24"/>
          <w:lang w:val="id-ID"/>
        </w:rPr>
        <w:t>Voice of the People</w:t>
      </w:r>
      <w:r w:rsidR="002C2FC3" w:rsidRPr="00B15891">
        <w:rPr>
          <w:rFonts w:ascii="Times New Roman" w:hAnsi="Times New Roman" w:cs="Times New Roman"/>
          <w:sz w:val="24"/>
          <w:szCs w:val="24"/>
          <w:lang w:val="id-ID"/>
        </w:rPr>
        <w:t xml:space="preserve"> yang diselenggarakan oleh </w:t>
      </w:r>
      <w:r w:rsidR="002C2FC3" w:rsidRPr="00B15891">
        <w:rPr>
          <w:rFonts w:ascii="Times New Roman" w:hAnsi="Times New Roman" w:cs="Times New Roman"/>
          <w:i/>
          <w:iCs/>
          <w:sz w:val="24"/>
          <w:szCs w:val="24"/>
          <w:lang w:val="id-ID"/>
        </w:rPr>
        <w:t>Gallup International Association</w:t>
      </w:r>
      <w:r w:rsidR="002C2FC3" w:rsidRPr="00B15891">
        <w:rPr>
          <w:rFonts w:ascii="Times New Roman" w:hAnsi="Times New Roman" w:cs="Times New Roman"/>
          <w:sz w:val="24"/>
          <w:szCs w:val="24"/>
          <w:lang w:val="id-ID"/>
        </w:rPr>
        <w:t xml:space="preserve"> yang menyebar kuesioner </w:t>
      </w:r>
      <w:r w:rsidR="002C2FC3" w:rsidRPr="00B15891">
        <w:rPr>
          <w:rFonts w:ascii="Times New Roman" w:hAnsi="Times New Roman" w:cs="Times New Roman"/>
          <w:sz w:val="24"/>
          <w:szCs w:val="24"/>
          <w:lang w:val="id-ID"/>
        </w:rPr>
        <w:lastRenderedPageBreak/>
        <w:t>terkait demokrasi kepada 50 negara. Hasilnya, 65% responden merasa puas dengan kualitas demokrasi, kemudian 79% merasa bahwa demokrasi merupakan sistem pemerintahan yang tepat</w:t>
      </w:r>
      <w:r w:rsidR="00F601A3" w:rsidRPr="00B15891">
        <w:rPr>
          <w:rFonts w:ascii="Times New Roman" w:hAnsi="Times New Roman" w:cs="Times New Roman"/>
          <w:sz w:val="24"/>
          <w:szCs w:val="24"/>
          <w:lang w:val="id-ID"/>
        </w:rPr>
        <w:t xml:space="preserve"> </w:t>
      </w:r>
      <w:r w:rsidR="00F601A3" w:rsidRPr="00B15891">
        <w:rPr>
          <w:rFonts w:ascii="Times New Roman" w:hAnsi="Times New Roman" w:cs="Times New Roman"/>
          <w:sz w:val="24"/>
          <w:szCs w:val="24"/>
          <w:lang w:val="id-ID"/>
        </w:rPr>
        <w:fldChar w:fldCharType="begin" w:fldLock="1"/>
      </w:r>
      <w:r w:rsidR="00F601A3" w:rsidRPr="00B15891">
        <w:rPr>
          <w:rFonts w:ascii="Times New Roman" w:hAnsi="Times New Roman" w:cs="Times New Roman"/>
          <w:sz w:val="24"/>
          <w:szCs w:val="24"/>
          <w:lang w:val="id-ID"/>
        </w:rPr>
        <w:instrText>ADDIN CSL_CITATION {"citationItems":[{"id":"ITEM-1","itemData":{"DOI":"10.1057/9781137496195.0001","ISBN":"9781137496195","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Lutz","given":"Barend","non-dropping-particle":"","parse-names":false,"suffix":""},{"dropping-particle":"du","family":"Toit","given":"Pierre","non-dropping-particle":"","parse-names":false,"suffix":""}],"id":"ITEM-1","issued":{"date-parts":[["2014"]]},"publisher":"Palgrave Macmillan","title":"Defining Democracy in A Digital Age","type":"book"},"uris":["http://www.mendeley.com/documents/?uuid=a2e38c9f-b902-48f9-a530-044fe70f1f2c"]}],"mendeley":{"formattedCitation":"(Lutz dan Toit, 2014)","plainTextFormattedCitation":"(Lutz dan Toit, 2014)","previouslyFormattedCitation":"(Lutz dan Toit, 2014)"},"properties":{"noteIndex":0},"schema":"https://github.com/citation-style-language/schema/raw/master/csl-citation.json"}</w:instrText>
      </w:r>
      <w:r w:rsidR="00F601A3" w:rsidRPr="00B15891">
        <w:rPr>
          <w:rFonts w:ascii="Times New Roman" w:hAnsi="Times New Roman" w:cs="Times New Roman"/>
          <w:sz w:val="24"/>
          <w:szCs w:val="24"/>
          <w:lang w:val="id-ID"/>
        </w:rPr>
        <w:fldChar w:fldCharType="separate"/>
      </w:r>
      <w:r w:rsidR="00F601A3" w:rsidRPr="00B15891">
        <w:rPr>
          <w:rFonts w:ascii="Times New Roman" w:hAnsi="Times New Roman" w:cs="Times New Roman"/>
          <w:noProof/>
          <w:sz w:val="24"/>
          <w:szCs w:val="24"/>
          <w:lang w:val="id-ID"/>
        </w:rPr>
        <w:t>(Lutz dan Toit, 2014)</w:t>
      </w:r>
      <w:r w:rsidR="00F601A3" w:rsidRPr="00B15891">
        <w:rPr>
          <w:rFonts w:ascii="Times New Roman" w:hAnsi="Times New Roman" w:cs="Times New Roman"/>
          <w:sz w:val="24"/>
          <w:szCs w:val="24"/>
          <w:lang w:val="id-ID"/>
        </w:rPr>
        <w:fldChar w:fldCharType="end"/>
      </w:r>
      <w:r w:rsidR="002C2FC3" w:rsidRPr="00B15891">
        <w:rPr>
          <w:rFonts w:ascii="Times New Roman" w:hAnsi="Times New Roman" w:cs="Times New Roman"/>
          <w:sz w:val="24"/>
          <w:szCs w:val="24"/>
          <w:lang w:val="id-ID"/>
        </w:rPr>
        <w:t>.</w:t>
      </w:r>
    </w:p>
    <w:p w14:paraId="354BB143" w14:textId="05B467B7" w:rsidR="00FF142F" w:rsidRPr="00B15891" w:rsidRDefault="00C20D3B" w:rsidP="00F601A3">
      <w:pPr>
        <w:spacing w:line="360" w:lineRule="auto"/>
        <w:jc w:val="both"/>
        <w:rPr>
          <w:rFonts w:ascii="Times New Roman" w:hAnsi="Times New Roman" w:cs="Times New Roman"/>
          <w:i/>
          <w:iCs/>
          <w:sz w:val="24"/>
          <w:szCs w:val="24"/>
          <w:lang w:val="id-ID"/>
        </w:rPr>
      </w:pPr>
      <w:r w:rsidRPr="00B15891">
        <w:rPr>
          <w:rFonts w:ascii="Times New Roman" w:hAnsi="Times New Roman" w:cs="Times New Roman"/>
          <w:sz w:val="24"/>
          <w:szCs w:val="24"/>
          <w:lang w:val="id-ID"/>
        </w:rPr>
        <w:t xml:space="preserve">Pengukuran demokrasi yang bersifat global yang terkenal dan masih dilakukan sampai sekarang adalah: Boix-Miller-Rosato, </w:t>
      </w:r>
      <w:r w:rsidRPr="00B15891">
        <w:rPr>
          <w:rFonts w:ascii="Times New Roman" w:hAnsi="Times New Roman" w:cs="Times New Roman"/>
          <w:i/>
          <w:iCs/>
          <w:sz w:val="24"/>
          <w:szCs w:val="24"/>
          <w:lang w:val="id-ID"/>
        </w:rPr>
        <w:t>Democracy Dictatorship, Polity IV,</w:t>
      </w:r>
      <w:r w:rsidRPr="00B15891">
        <w:rPr>
          <w:rFonts w:ascii="Times New Roman" w:hAnsi="Times New Roman" w:cs="Times New Roman"/>
          <w:sz w:val="24"/>
          <w:szCs w:val="24"/>
          <w:lang w:val="id-ID"/>
        </w:rPr>
        <w:t xml:space="preserve"> </w:t>
      </w:r>
      <w:r w:rsidRPr="00B15891">
        <w:rPr>
          <w:rFonts w:ascii="Times New Roman" w:hAnsi="Times New Roman" w:cs="Times New Roman"/>
          <w:i/>
          <w:iCs/>
          <w:sz w:val="24"/>
          <w:szCs w:val="24"/>
          <w:lang w:val="id-ID"/>
        </w:rPr>
        <w:t>Freedom House</w:t>
      </w:r>
      <w:r w:rsidR="0088249F" w:rsidRPr="00B15891">
        <w:rPr>
          <w:rFonts w:ascii="Times New Roman" w:hAnsi="Times New Roman" w:cs="Times New Roman"/>
          <w:i/>
          <w:iCs/>
          <w:sz w:val="24"/>
          <w:szCs w:val="24"/>
          <w:lang w:val="id-ID"/>
        </w:rPr>
        <w:t xml:space="preserve">, Acemoglu-Naidu-Restrepo-Robinson,Vanhanen Index, Unified Democracy Score, Lexical Index of Electoral Democracy, </w:t>
      </w:r>
      <w:r w:rsidR="0088249F" w:rsidRPr="00B15891">
        <w:rPr>
          <w:rFonts w:ascii="Times New Roman" w:hAnsi="Times New Roman" w:cs="Times New Roman"/>
          <w:sz w:val="24"/>
          <w:szCs w:val="24"/>
          <w:lang w:val="id-ID"/>
        </w:rPr>
        <w:t xml:space="preserve">dan </w:t>
      </w:r>
      <w:r w:rsidR="0088249F" w:rsidRPr="00B15891">
        <w:rPr>
          <w:rFonts w:ascii="Times New Roman" w:hAnsi="Times New Roman" w:cs="Times New Roman"/>
          <w:i/>
          <w:iCs/>
          <w:sz w:val="24"/>
          <w:szCs w:val="24"/>
          <w:lang w:val="id-ID"/>
        </w:rPr>
        <w:t>V-Dem’s Polyarchy Index</w:t>
      </w:r>
      <w:r w:rsidR="00F601A3" w:rsidRPr="00B15891">
        <w:rPr>
          <w:rFonts w:ascii="Times New Roman" w:hAnsi="Times New Roman" w:cs="Times New Roman"/>
          <w:i/>
          <w:iCs/>
          <w:sz w:val="24"/>
          <w:szCs w:val="24"/>
          <w:lang w:val="id-ID"/>
        </w:rPr>
        <w:t xml:space="preserve"> </w:t>
      </w:r>
      <w:r w:rsidR="00F601A3" w:rsidRPr="00B15891">
        <w:rPr>
          <w:rFonts w:ascii="Times New Roman" w:hAnsi="Times New Roman" w:cs="Times New Roman"/>
          <w:i/>
          <w:iCs/>
          <w:sz w:val="24"/>
          <w:szCs w:val="24"/>
          <w:lang w:val="id-ID"/>
        </w:rPr>
        <w:fldChar w:fldCharType="begin" w:fldLock="1"/>
      </w:r>
      <w:r w:rsidR="00F601A3" w:rsidRPr="00B15891">
        <w:rPr>
          <w:rFonts w:ascii="Times New Roman" w:hAnsi="Times New Roman" w:cs="Times New Roman"/>
          <w:i/>
          <w:iCs/>
          <w:sz w:val="24"/>
          <w:szCs w:val="24"/>
          <w:lang w:val="id-ID"/>
        </w:rPr>
        <w:instrText>ADDIN CSL_CITATION {"citationItems":[{"id":"ITEM-1","itemData":{"DOI":"10.1016/j.ejpoleco.2021.102047","ISSN":"01762680","abstract":"We provide a comprehensive overview of the literature on the measurement of democracy and present an extensive update of the Machine Learning indicator of Gründler and Krieger (2016). Four improvements are particularly notable: First, we produce a continuous and a dichotomous version of the Machine Learning democracy indicator. Second, we calculate intervals that reflect the degree of measurement uncertainty. Third, we refine the conceptualization of the Machine Learning Index. Finally, we significantly expand the data coverage by providing democracy indices for 186 countries in the period from 1919 to 2019.","author":[{"dropping-particle":"","family":"Gründler","given":"Klaus","non-dropping-particle":"","parse-names":false,"suffix":""},{"dropping-particle":"","family":"Krieger","given":"Tommy","non-dropping-particle":"","parse-names":false,"suffix":""}],"container-title":"European Journal of Political Economy","id":"ITEM-1","issue":"June 2020","issued":{"date-parts":[["2021"]]},"page":"102047","publisher":"Elsevier B.V.","title":"Using Machine Learning for measuring democracy: A practitioners guide and a new updated dataset for 186 countries from 1919 to 2019","type":"article-journal","volume":"70"},"uris":["http://www.mendeley.com/documents/?uuid=d7c91094-de3e-4761-928b-a831b433ad94"]}],"mendeley":{"formattedCitation":"(Gründler dan Krieger, 2021)","plainTextFormattedCitation":"(Gründler dan Krieger, 2021)","previouslyFormattedCitation":"(Gründler dan Krieger, 2021)"},"properties":{"noteIndex":0},"schema":"https://github.com/citation-style-language/schema/raw/master/csl-citation.json"}</w:instrText>
      </w:r>
      <w:r w:rsidR="00F601A3" w:rsidRPr="00B15891">
        <w:rPr>
          <w:rFonts w:ascii="Times New Roman" w:hAnsi="Times New Roman" w:cs="Times New Roman"/>
          <w:i/>
          <w:iCs/>
          <w:sz w:val="24"/>
          <w:szCs w:val="24"/>
          <w:lang w:val="id-ID"/>
        </w:rPr>
        <w:fldChar w:fldCharType="separate"/>
      </w:r>
      <w:r w:rsidR="00F601A3" w:rsidRPr="00B15891">
        <w:rPr>
          <w:rFonts w:ascii="Times New Roman" w:hAnsi="Times New Roman" w:cs="Times New Roman"/>
          <w:iCs/>
          <w:noProof/>
          <w:sz w:val="24"/>
          <w:szCs w:val="24"/>
          <w:lang w:val="id-ID"/>
        </w:rPr>
        <w:t>(Gründler dan Krieger, 2021)</w:t>
      </w:r>
      <w:r w:rsidR="00F601A3" w:rsidRPr="00B15891">
        <w:rPr>
          <w:rFonts w:ascii="Times New Roman" w:hAnsi="Times New Roman" w:cs="Times New Roman"/>
          <w:i/>
          <w:iCs/>
          <w:sz w:val="24"/>
          <w:szCs w:val="24"/>
          <w:lang w:val="id-ID"/>
        </w:rPr>
        <w:fldChar w:fldCharType="end"/>
      </w:r>
      <w:r w:rsidR="0088249F" w:rsidRPr="00B15891">
        <w:rPr>
          <w:rFonts w:ascii="Times New Roman" w:hAnsi="Times New Roman" w:cs="Times New Roman"/>
          <w:i/>
          <w:iCs/>
          <w:sz w:val="24"/>
          <w:szCs w:val="24"/>
          <w:lang w:val="id-ID"/>
        </w:rPr>
        <w:t>.</w:t>
      </w:r>
      <w:r w:rsidR="00F601A3" w:rsidRPr="00B15891">
        <w:rPr>
          <w:rFonts w:ascii="Times New Roman" w:hAnsi="Times New Roman" w:cs="Times New Roman"/>
          <w:i/>
          <w:iCs/>
          <w:sz w:val="24"/>
          <w:szCs w:val="24"/>
          <w:lang w:val="id-ID"/>
        </w:rPr>
        <w:t xml:space="preserve"> </w:t>
      </w:r>
      <w:r w:rsidR="007E00D5" w:rsidRPr="00B15891">
        <w:rPr>
          <w:rFonts w:ascii="Times New Roman" w:hAnsi="Times New Roman" w:cs="Times New Roman"/>
          <w:sz w:val="24"/>
          <w:szCs w:val="24"/>
          <w:lang w:val="id-ID"/>
        </w:rPr>
        <w:t xml:space="preserve">Selain survey yang mencakup global banyak negara, ada juga survey yang dilakukan internal suatu negara. Contohnya AfroBarometer yang dilakukan oleh pemerintah Afrika Selatan, LatinoBarometer yang dilakukan oleh 18 negara di Amerika Latin, ArabBarometer, </w:t>
      </w:r>
      <w:r w:rsidR="007E00D5" w:rsidRPr="00B15891">
        <w:rPr>
          <w:rFonts w:ascii="Times New Roman" w:hAnsi="Times New Roman" w:cs="Times New Roman"/>
          <w:i/>
          <w:iCs/>
          <w:sz w:val="24"/>
          <w:szCs w:val="24"/>
          <w:lang w:val="id-ID"/>
        </w:rPr>
        <w:t xml:space="preserve">The European Values Study, </w:t>
      </w:r>
      <w:r w:rsidR="007E00D5" w:rsidRPr="00B15891">
        <w:rPr>
          <w:rFonts w:ascii="Times New Roman" w:hAnsi="Times New Roman" w:cs="Times New Roman"/>
          <w:sz w:val="24"/>
          <w:szCs w:val="24"/>
          <w:lang w:val="id-ID"/>
        </w:rPr>
        <w:t xml:space="preserve">EuroBarometer, </w:t>
      </w:r>
      <w:r w:rsidR="007E00D5" w:rsidRPr="00B15891">
        <w:rPr>
          <w:rFonts w:ascii="Times New Roman" w:hAnsi="Times New Roman" w:cs="Times New Roman"/>
          <w:i/>
          <w:iCs/>
          <w:sz w:val="24"/>
          <w:szCs w:val="24"/>
          <w:lang w:val="id-ID"/>
        </w:rPr>
        <w:t xml:space="preserve">New Rusia Barometer, </w:t>
      </w:r>
      <w:r w:rsidR="007E00D5" w:rsidRPr="00B15891">
        <w:rPr>
          <w:rFonts w:ascii="Times New Roman" w:hAnsi="Times New Roman" w:cs="Times New Roman"/>
          <w:sz w:val="24"/>
          <w:szCs w:val="24"/>
          <w:lang w:val="id-ID"/>
        </w:rPr>
        <w:t>dan Korea Barometer</w:t>
      </w:r>
      <w:r w:rsidR="00F601A3" w:rsidRPr="00B15891">
        <w:rPr>
          <w:rFonts w:ascii="Times New Roman" w:hAnsi="Times New Roman" w:cs="Times New Roman"/>
          <w:sz w:val="24"/>
          <w:szCs w:val="24"/>
          <w:lang w:val="id-ID"/>
        </w:rPr>
        <w:t xml:space="preserve"> </w:t>
      </w:r>
      <w:r w:rsidR="00F601A3" w:rsidRPr="00B15891">
        <w:rPr>
          <w:rFonts w:ascii="Times New Roman" w:hAnsi="Times New Roman" w:cs="Times New Roman"/>
          <w:sz w:val="24"/>
          <w:szCs w:val="24"/>
          <w:lang w:val="id-ID"/>
        </w:rPr>
        <w:fldChar w:fldCharType="begin" w:fldLock="1"/>
      </w:r>
      <w:r w:rsidR="002877A0" w:rsidRPr="00B15891">
        <w:rPr>
          <w:rFonts w:ascii="Times New Roman" w:hAnsi="Times New Roman" w:cs="Times New Roman"/>
          <w:sz w:val="24"/>
          <w:szCs w:val="24"/>
          <w:lang w:val="id-ID"/>
        </w:rPr>
        <w:instrText>ADDIN CSL_CITATION {"citationItems":[{"id":"ITEM-1","itemData":{"DOI":"10.1057/9781137496195.0001","ISBN":"9781137496195","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Lutz","given":"Barend","non-dropping-particle":"","parse-names":false,"suffix":""},{"dropping-particle":"du","family":"Toit","given":"Pierre","non-dropping-particle":"","parse-names":false,"suffix":""}],"id":"ITEM-1","issued":{"date-parts":[["2014"]]},"publisher":"Palgrave Macmillan","title":"Defining Democracy in A Digital Age","type":"book"},"uris":["http://www.mendeley.com/documents/?uuid=a2e38c9f-b902-48f9-a530-044fe70f1f2c"]}],"mendeley":{"formattedCitation":"(Lutz dan Toit, 2014)","plainTextFormattedCitation":"(Lutz dan Toit, 2014)","previouslyFormattedCitation":"(Lutz dan Toit, 2014)"},"properties":{"noteIndex":0},"schema":"https://github.com/citation-style-language/schema/raw/master/csl-citation.json"}</w:instrText>
      </w:r>
      <w:r w:rsidR="00F601A3" w:rsidRPr="00B15891">
        <w:rPr>
          <w:rFonts w:ascii="Times New Roman" w:hAnsi="Times New Roman" w:cs="Times New Roman"/>
          <w:sz w:val="24"/>
          <w:szCs w:val="24"/>
          <w:lang w:val="id-ID"/>
        </w:rPr>
        <w:fldChar w:fldCharType="separate"/>
      </w:r>
      <w:r w:rsidR="00F601A3" w:rsidRPr="00B15891">
        <w:rPr>
          <w:rFonts w:ascii="Times New Roman" w:hAnsi="Times New Roman" w:cs="Times New Roman"/>
          <w:noProof/>
          <w:sz w:val="24"/>
          <w:szCs w:val="24"/>
          <w:lang w:val="id-ID"/>
        </w:rPr>
        <w:t>(Lutz dan Toit, 2014)</w:t>
      </w:r>
      <w:r w:rsidR="00F601A3" w:rsidRPr="00B15891">
        <w:rPr>
          <w:rFonts w:ascii="Times New Roman" w:hAnsi="Times New Roman" w:cs="Times New Roman"/>
          <w:sz w:val="24"/>
          <w:szCs w:val="24"/>
          <w:lang w:val="id-ID"/>
        </w:rPr>
        <w:fldChar w:fldCharType="end"/>
      </w:r>
      <w:r w:rsidR="007E00D5" w:rsidRPr="00B15891">
        <w:rPr>
          <w:rFonts w:ascii="Times New Roman" w:hAnsi="Times New Roman" w:cs="Times New Roman"/>
          <w:sz w:val="24"/>
          <w:szCs w:val="24"/>
          <w:lang w:val="id-ID"/>
        </w:rPr>
        <w:t xml:space="preserve">. </w:t>
      </w:r>
    </w:p>
    <w:p w14:paraId="790AD895" w14:textId="647B3FC6" w:rsidR="00D647AE" w:rsidRPr="00B15891" w:rsidRDefault="00D647AE" w:rsidP="00D647AE">
      <w:pPr>
        <w:pStyle w:val="Heading3"/>
        <w:spacing w:line="360" w:lineRule="auto"/>
        <w:ind w:left="360"/>
        <w:rPr>
          <w:rFonts w:ascii="Times New Roman" w:hAnsi="Times New Roman" w:cs="Times New Roman"/>
          <w:b/>
          <w:bCs/>
          <w:color w:val="auto"/>
          <w:lang w:val="id-ID"/>
        </w:rPr>
      </w:pPr>
      <w:r w:rsidRPr="00B15891">
        <w:rPr>
          <w:rFonts w:ascii="Times New Roman" w:hAnsi="Times New Roman" w:cs="Times New Roman"/>
          <w:b/>
          <w:bCs/>
          <w:color w:val="auto"/>
          <w:lang w:val="id-ID"/>
        </w:rPr>
        <w:t>Pe</w:t>
      </w:r>
      <w:r w:rsidR="00C20D3B" w:rsidRPr="00B15891">
        <w:rPr>
          <w:rFonts w:ascii="Times New Roman" w:hAnsi="Times New Roman" w:cs="Times New Roman"/>
          <w:b/>
          <w:bCs/>
          <w:color w:val="auto"/>
          <w:lang w:val="id-ID"/>
        </w:rPr>
        <w:t>ntingnya Pengukuran Demokrasi di Indonesia</w:t>
      </w:r>
    </w:p>
    <w:p w14:paraId="1AA4DBD6" w14:textId="77777777" w:rsidR="00764A6D" w:rsidRPr="00B15891" w:rsidRDefault="002877A0" w:rsidP="00461ABE">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Pengukuran demokrasi </w:t>
      </w:r>
      <w:r w:rsidR="00461ABE" w:rsidRPr="00B15891">
        <w:rPr>
          <w:rFonts w:ascii="Times New Roman" w:hAnsi="Times New Roman" w:cs="Times New Roman"/>
          <w:sz w:val="24"/>
          <w:szCs w:val="24"/>
          <w:lang w:val="id-ID"/>
        </w:rPr>
        <w:t xml:space="preserve">bertujuan untuk mengetahu tingkat demokrasi atau capaian demokrasi dari setiap provinsi </w:t>
      </w:r>
      <w:r w:rsidR="00461ABE" w:rsidRPr="00B15891">
        <w:rPr>
          <w:rFonts w:ascii="Times New Roman" w:hAnsi="Times New Roman" w:cs="Times New Roman"/>
          <w:sz w:val="24"/>
          <w:szCs w:val="24"/>
          <w:lang w:val="id-ID"/>
        </w:rPr>
        <w:fldChar w:fldCharType="begin" w:fldLock="1"/>
      </w:r>
      <w:r w:rsidR="00764A6D" w:rsidRPr="00B15891">
        <w:rPr>
          <w:rFonts w:ascii="Times New Roman" w:hAnsi="Times New Roman" w:cs="Times New Roman"/>
          <w:sz w:val="24"/>
          <w:szCs w:val="24"/>
          <w:lang w:val="id-ID"/>
        </w:rPr>
        <w:instrText>ADDIN CSL_CITATION {"citationItems":[{"id":"ITEM-1","itemData":{"author":[{"dropping-particle":"","family":"BPS","given":"Badan Pusat Statistik","non-dropping-particle":"","parse-names":false,"suffix":""}],"id":"ITEM-1","issued":{"date-parts":[["2009"]]},"title":"MENAKAR DEMOKRASI DI INDONESIA Indeks Demokrasi Indonesia 2009","type":"report"},"uris":["http://www.mendeley.com/documents/?uuid=74fc0391-28a6-4de8-afe3-8a22c8475704"]}],"mendeley":{"formattedCitation":"(BPS, 2009)","plainTextFormattedCitation":"(BPS, 2009)","previouslyFormattedCitation":"(BPS, 2009)"},"properties":{"noteIndex":0},"schema":"https://github.com/citation-style-language/schema/raw/master/csl-citation.json"}</w:instrText>
      </w:r>
      <w:r w:rsidR="00461ABE" w:rsidRPr="00B15891">
        <w:rPr>
          <w:rFonts w:ascii="Times New Roman" w:hAnsi="Times New Roman" w:cs="Times New Roman"/>
          <w:sz w:val="24"/>
          <w:szCs w:val="24"/>
          <w:lang w:val="id-ID"/>
        </w:rPr>
        <w:fldChar w:fldCharType="separate"/>
      </w:r>
      <w:r w:rsidR="00461ABE" w:rsidRPr="00B15891">
        <w:rPr>
          <w:rFonts w:ascii="Times New Roman" w:hAnsi="Times New Roman" w:cs="Times New Roman"/>
          <w:noProof/>
          <w:sz w:val="24"/>
          <w:szCs w:val="24"/>
          <w:lang w:val="id-ID"/>
        </w:rPr>
        <w:t>(BPS, 2009)</w:t>
      </w:r>
      <w:r w:rsidR="00461ABE" w:rsidRPr="00B15891">
        <w:rPr>
          <w:rFonts w:ascii="Times New Roman" w:hAnsi="Times New Roman" w:cs="Times New Roman"/>
          <w:sz w:val="24"/>
          <w:szCs w:val="24"/>
          <w:lang w:val="id-ID"/>
        </w:rPr>
        <w:fldChar w:fldCharType="end"/>
      </w:r>
      <w:r w:rsidR="00461ABE" w:rsidRPr="00B15891">
        <w:rPr>
          <w:rFonts w:ascii="Times New Roman" w:hAnsi="Times New Roman" w:cs="Times New Roman"/>
          <w:sz w:val="24"/>
          <w:szCs w:val="24"/>
          <w:lang w:val="id-ID"/>
        </w:rPr>
        <w:t>. Selain itu, hal ini dilakukan sebagai dasar perencanaan pembangunan politik berdasarkan angka yang dihasilkan pada setiap indikator demokrasi. Apabila terdapat nilai rendah, maka perlu perencanaan pembangunan berkaitan dengan indikator tersebut.</w:t>
      </w:r>
    </w:p>
    <w:p w14:paraId="674A701C" w14:textId="3C2BA656" w:rsidR="00F601A3" w:rsidRPr="00B15891" w:rsidRDefault="00764A6D" w:rsidP="00461ABE">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Sebaliknya, apabila suatu indikator memiliki </w:t>
      </w:r>
      <w:r w:rsidR="00461ABE" w:rsidRPr="00B15891">
        <w:rPr>
          <w:rFonts w:ascii="Times New Roman" w:hAnsi="Times New Roman" w:cs="Times New Roman"/>
          <w:sz w:val="24"/>
          <w:szCs w:val="24"/>
          <w:lang w:val="id-ID"/>
        </w:rPr>
        <w:t xml:space="preserve">nilai tinggi, maka perlu dicermati bagaimana upaya untuk mempertahankan. Kemudian, pengukuran demokrasi menjadi sangat penting sebagai komparasi atau perbandingan tingkat demokrasi dengan negara lain. </w:t>
      </w:r>
      <w:r w:rsidRPr="00B15891">
        <w:rPr>
          <w:rFonts w:ascii="Times New Roman" w:hAnsi="Times New Roman" w:cs="Times New Roman"/>
          <w:sz w:val="24"/>
          <w:szCs w:val="24"/>
          <w:lang w:val="id-ID"/>
        </w:rPr>
        <w:t>Kemudian</w:t>
      </w:r>
      <w:r w:rsidR="00461ABE" w:rsidRPr="00B15891">
        <w:rPr>
          <w:rFonts w:ascii="Times New Roman" w:hAnsi="Times New Roman" w:cs="Times New Roman"/>
          <w:sz w:val="24"/>
          <w:szCs w:val="24"/>
          <w:lang w:val="id-ID"/>
        </w:rPr>
        <w:t xml:space="preserve">, menjadi dasar data bagi penelitian yang berkaitan dengan politik dan keamanan bagi para akademisi, maupun peneliti. </w:t>
      </w:r>
      <w:r w:rsidRPr="00B15891">
        <w:rPr>
          <w:rFonts w:ascii="Times New Roman" w:hAnsi="Times New Roman" w:cs="Times New Roman"/>
          <w:sz w:val="24"/>
          <w:szCs w:val="24"/>
          <w:lang w:val="id-ID"/>
        </w:rPr>
        <w:t xml:space="preserve">Terakhir, menurut Bashar </w:t>
      </w:r>
      <w:r w:rsidRPr="00B15891">
        <w:rPr>
          <w:rFonts w:ascii="Times New Roman" w:hAnsi="Times New Roman" w:cs="Times New Roman"/>
          <w:sz w:val="24"/>
          <w:szCs w:val="24"/>
          <w:lang w:val="id-ID"/>
        </w:rPr>
        <w:fldChar w:fldCharType="begin" w:fldLock="1"/>
      </w:r>
      <w:r w:rsidR="00B50A2C" w:rsidRPr="00B15891">
        <w:rPr>
          <w:rFonts w:ascii="Times New Roman" w:hAnsi="Times New Roman" w:cs="Times New Roman"/>
          <w:sz w:val="24"/>
          <w:szCs w:val="24"/>
          <w:lang w:val="id-ID"/>
        </w:rPr>
        <w:instrText>ADDIN CSL_CITATION {"citationItems":[{"id":"ITEM-1","itemData":{"ISBN":"9781392707012","abstract":"Parametric analysis of any real-world data is the most powerful tool to characterize the probabilistic behavior in social, economic, medical, epidemiological, and other areas of study. In the present study, we identify the theoretical Probability Distribution Function(PDF) for Democracy Index Scores (DIS) from the Economist Intelligence Unit (EIU) database and estimate the maximum likelihood estimates of the theoretical PDFS. We also identify the individual PDFs for each of the clusters, Full Democracy, Flawed Democracy, Hybrid Regime, and Authoritarian Regime defined by the Economist Intelligence Unit (EIU). A statistical model is a convenient instrument to predict the future value of any real phenomenon. In addition to identifying probability distributions, we predict the DIS for 167 countries of the world through a regression model with a high degree of accuracy. Then we do cluster analysis through (K − means) clustering algorithm based on the DIS predicted by the corresponding statistical model we have developed. By extracting Corruption Perception Index (CPI) and World Governance Index (WGI) from Transparency International (TI) and World Bank (WB) databases respectively, we estimate a theoretical PDF of CPI for 175 countries of the world. Moreover, we estimate individual PDFs for each of the clusters - Highly Corrupted, Moderately Corrupted, Fairly Corrupted, and Least Corrupted countries of the world. We conducted statistical analyses on Hemophilia A based on the data retrieved from Centers for Disease Control and Prevention (CDC) CHAMP F 8 surveillance program to identify the risk factors involved in Severity level of Hemophilia A. We have identified a statistical model for probability prediction of the Severity level of Hemophilia A. Finally, we study some standard machine learning algorithms to compare and identify the best algorithm to classify and predict the correct state of a prediabetes condition in individuals. For this present study, the data was extracted from the National Health and Nutrition Examination Surveys (NHANES), part of the Centers for Disease Control and Prevention (CDC). We compare the identified champion algorithm to the existing machine learning algorithms suggested by some researchers in other countries of the world.","author":[{"dropping-particle":"","family":"Bashar","given":"A K M Raquibul","non-dropping-particle":"","parse-names":false,"suffix":""}],"container-title":"ProQuest Dissertations and Theses","id":"ITEM-1","issue":"September","issued":{"date-parts":[["2019"]]},"number-of-pages":"128","title":"Probabilistic Modeling of Democracy, Corruption, Hemophilia A and Prediabetes Data","type":"thesis"},"suppress-author":1,"uris":["http://www.mendeley.com/documents/?uuid=c5166e60-5765-4b99-98e1-ec4a09d87e75"]}],"mendeley":{"formattedCitation":"(2019)","plainTextFormattedCitation":"(2019)","previouslyFormattedCitation":"(2019)"},"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2019)</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ukuran demokrasi akan menjadi acuan besarnya pinjaman atau hibah dana dari </w:t>
      </w:r>
      <w:r w:rsidRPr="00B15891">
        <w:rPr>
          <w:rFonts w:ascii="Times New Roman" w:hAnsi="Times New Roman" w:cs="Times New Roman"/>
          <w:i/>
          <w:iCs/>
          <w:sz w:val="24"/>
          <w:szCs w:val="24"/>
          <w:lang w:val="id-ID"/>
        </w:rPr>
        <w:t>International Monetary Fund, World Health Organization, World Bank</w:t>
      </w:r>
      <w:r w:rsidRPr="00B15891">
        <w:rPr>
          <w:rFonts w:ascii="Times New Roman" w:hAnsi="Times New Roman" w:cs="Times New Roman"/>
          <w:sz w:val="24"/>
          <w:szCs w:val="24"/>
          <w:lang w:val="id-ID"/>
        </w:rPr>
        <w:t>, dan lain-lain.</w:t>
      </w:r>
    </w:p>
    <w:p w14:paraId="25FEFD32" w14:textId="639B6F18" w:rsidR="00386018" w:rsidRPr="00B15891" w:rsidRDefault="00386018" w:rsidP="00386018">
      <w:pPr>
        <w:pStyle w:val="Heading3"/>
        <w:spacing w:line="360" w:lineRule="auto"/>
        <w:ind w:left="360"/>
        <w:rPr>
          <w:rFonts w:ascii="Times New Roman" w:hAnsi="Times New Roman" w:cs="Times New Roman"/>
          <w:b/>
          <w:bCs/>
          <w:color w:val="auto"/>
          <w:lang w:val="id-ID"/>
        </w:rPr>
      </w:pPr>
      <w:r w:rsidRPr="00B15891">
        <w:rPr>
          <w:rFonts w:ascii="Times New Roman" w:hAnsi="Times New Roman" w:cs="Times New Roman"/>
          <w:b/>
          <w:bCs/>
          <w:color w:val="auto"/>
          <w:lang w:val="id-ID"/>
        </w:rPr>
        <w:t>Pen</w:t>
      </w:r>
      <w:r w:rsidR="00C20D3B" w:rsidRPr="00B15891">
        <w:rPr>
          <w:rFonts w:ascii="Times New Roman" w:hAnsi="Times New Roman" w:cs="Times New Roman"/>
          <w:b/>
          <w:bCs/>
          <w:color w:val="auto"/>
          <w:lang w:val="id-ID"/>
        </w:rPr>
        <w:t>gukuran Demokrasi di Indonesia</w:t>
      </w:r>
    </w:p>
    <w:p w14:paraId="1765B25B" w14:textId="3DB7180B" w:rsidR="00207C3A" w:rsidRPr="00B15891" w:rsidRDefault="000C0D6B" w:rsidP="00207C3A">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Pengukuran demokrasi di Indonesia menggunakan indeks demokrasi yang diukur serta diterbitkan oleh Badan Pusat Statistik</w:t>
      </w:r>
      <w:r w:rsidR="00895072" w:rsidRPr="00B15891">
        <w:rPr>
          <w:rFonts w:ascii="Times New Roman" w:hAnsi="Times New Roman" w:cs="Times New Roman"/>
          <w:sz w:val="24"/>
          <w:szCs w:val="24"/>
          <w:lang w:val="id-ID"/>
        </w:rPr>
        <w:t xml:space="preserve"> (BPS)</w:t>
      </w:r>
      <w:r w:rsidRPr="00B15891">
        <w:rPr>
          <w:rFonts w:ascii="Times New Roman" w:hAnsi="Times New Roman" w:cs="Times New Roman"/>
          <w:sz w:val="24"/>
          <w:szCs w:val="24"/>
          <w:lang w:val="id-ID"/>
        </w:rPr>
        <w:t xml:space="preserve">. Adapun rentang indeksnya dari 0 sampai 100. Arti dari 0 adalah sama sekali tidak ada demokrasi, sedangkan 100 </w:t>
      </w:r>
      <w:r w:rsidRPr="00B15891">
        <w:rPr>
          <w:rFonts w:ascii="Times New Roman" w:hAnsi="Times New Roman" w:cs="Times New Roman"/>
          <w:sz w:val="24"/>
          <w:szCs w:val="24"/>
          <w:lang w:val="id-ID"/>
        </w:rPr>
        <w:lastRenderedPageBreak/>
        <w:t>adalah demokrasi sempurna</w:t>
      </w:r>
      <w:r w:rsidR="00D723A8" w:rsidRPr="00B15891">
        <w:rPr>
          <w:rFonts w:ascii="Times New Roman" w:hAnsi="Times New Roman" w:cs="Times New Roman"/>
          <w:sz w:val="24"/>
          <w:szCs w:val="24"/>
          <w:lang w:val="id-ID"/>
        </w:rPr>
        <w:t xml:space="preserve"> atau demokrasi penuh.</w:t>
      </w:r>
      <w:r w:rsidRPr="00B15891">
        <w:rPr>
          <w:rFonts w:ascii="Times New Roman" w:hAnsi="Times New Roman" w:cs="Times New Roman"/>
          <w:sz w:val="24"/>
          <w:szCs w:val="24"/>
          <w:lang w:val="id-ID"/>
        </w:rPr>
        <w:t xml:space="preserve"> </w:t>
      </w:r>
      <w:r w:rsidR="00D723A8" w:rsidRPr="00B15891">
        <w:rPr>
          <w:rFonts w:ascii="Times New Roman" w:hAnsi="Times New Roman" w:cs="Times New Roman"/>
          <w:sz w:val="24"/>
          <w:szCs w:val="24"/>
          <w:lang w:val="id-ID"/>
        </w:rPr>
        <w:t>Adapun pengukuran d</w:t>
      </w:r>
      <w:r w:rsidRPr="00B15891">
        <w:rPr>
          <w:rFonts w:ascii="Times New Roman" w:hAnsi="Times New Roman" w:cs="Times New Roman"/>
          <w:sz w:val="24"/>
          <w:szCs w:val="24"/>
          <w:lang w:val="id-ID"/>
        </w:rPr>
        <w:t xml:space="preserve">emokrasi </w:t>
      </w:r>
      <w:r w:rsidR="00D723A8" w:rsidRPr="00B15891">
        <w:rPr>
          <w:rFonts w:ascii="Times New Roman" w:hAnsi="Times New Roman" w:cs="Times New Roman"/>
          <w:sz w:val="24"/>
          <w:szCs w:val="24"/>
          <w:lang w:val="id-ID"/>
        </w:rPr>
        <w:t xml:space="preserve">di Indonesia hanya mencakup </w:t>
      </w:r>
      <w:r w:rsidRPr="00B15891">
        <w:rPr>
          <w:rFonts w:ascii="Times New Roman" w:hAnsi="Times New Roman" w:cs="Times New Roman"/>
          <w:sz w:val="24"/>
          <w:szCs w:val="24"/>
          <w:lang w:val="id-ID"/>
        </w:rPr>
        <w:t>demokrasi politik yang terdiri dari tiga aspek: kebebasan sipil, hak-hak politik, dan lembaga demokrasi.</w:t>
      </w:r>
    </w:p>
    <w:p w14:paraId="2220CE1F" w14:textId="2864B136" w:rsidR="000568BC" w:rsidRPr="00B15891" w:rsidRDefault="000D6AC8" w:rsidP="00207C3A">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Yang dima</w:t>
      </w:r>
      <w:r w:rsidR="000568BC" w:rsidRPr="00B15891">
        <w:rPr>
          <w:rFonts w:ascii="Times New Roman" w:hAnsi="Times New Roman" w:cs="Times New Roman"/>
          <w:sz w:val="24"/>
          <w:szCs w:val="24"/>
          <w:lang w:val="id-ID"/>
        </w:rPr>
        <w:t>k</w:t>
      </w:r>
      <w:r w:rsidRPr="00B15891">
        <w:rPr>
          <w:rFonts w:ascii="Times New Roman" w:hAnsi="Times New Roman" w:cs="Times New Roman"/>
          <w:sz w:val="24"/>
          <w:szCs w:val="24"/>
          <w:lang w:val="id-ID"/>
        </w:rPr>
        <w:t>sud dengan kebebasan sipil</w:t>
      </w:r>
      <w:r w:rsidR="00CA0B75" w:rsidRPr="00B15891">
        <w:rPr>
          <w:rFonts w:ascii="Times New Roman" w:hAnsi="Times New Roman" w:cs="Times New Roman"/>
          <w:sz w:val="24"/>
          <w:szCs w:val="24"/>
          <w:lang w:val="id-ID"/>
        </w:rPr>
        <w:t xml:space="preserve">, yaitu setiap warga negara memiliki hak atau kebebasan dalam melakukan sesuatu, diatur dalam Undang-Undang Dasar 1945 dan Pancasila. Oleh sebab itu, indeks demokrasi akan mengukur seberapa jauh warga negara Indonesia dapat menggunakan kebebasannya. Kebebasan yang dimaksud adalah: (1) </w:t>
      </w:r>
      <w:r w:rsidR="000568BC" w:rsidRPr="00B15891">
        <w:rPr>
          <w:rFonts w:ascii="Times New Roman" w:hAnsi="Times New Roman" w:cs="Times New Roman"/>
          <w:sz w:val="24"/>
          <w:szCs w:val="24"/>
          <w:lang w:val="id-ID"/>
        </w:rPr>
        <w:t>Kebebasan berkumpul dan berserikat, (2) K</w:t>
      </w:r>
      <w:r w:rsidR="00CA0B75" w:rsidRPr="00B15891">
        <w:rPr>
          <w:rFonts w:ascii="Times New Roman" w:hAnsi="Times New Roman" w:cs="Times New Roman"/>
          <w:sz w:val="24"/>
          <w:szCs w:val="24"/>
          <w:lang w:val="id-ID"/>
        </w:rPr>
        <w:t xml:space="preserve">ebebasan </w:t>
      </w:r>
      <w:r w:rsidR="000568BC" w:rsidRPr="00B15891">
        <w:rPr>
          <w:rFonts w:ascii="Times New Roman" w:hAnsi="Times New Roman" w:cs="Times New Roman"/>
          <w:sz w:val="24"/>
          <w:szCs w:val="24"/>
          <w:lang w:val="id-ID"/>
        </w:rPr>
        <w:t>b</w:t>
      </w:r>
      <w:r w:rsidR="00CA0B75" w:rsidRPr="00B15891">
        <w:rPr>
          <w:rFonts w:ascii="Times New Roman" w:hAnsi="Times New Roman" w:cs="Times New Roman"/>
          <w:sz w:val="24"/>
          <w:szCs w:val="24"/>
          <w:lang w:val="id-ID"/>
        </w:rPr>
        <w:t>erpendapat</w:t>
      </w:r>
      <w:r w:rsidR="000568BC" w:rsidRPr="00B15891">
        <w:rPr>
          <w:rFonts w:ascii="Times New Roman" w:hAnsi="Times New Roman" w:cs="Times New Roman"/>
          <w:sz w:val="24"/>
          <w:szCs w:val="24"/>
          <w:lang w:val="id-ID"/>
        </w:rPr>
        <w:t xml:space="preserve">, (3) Kebebasan </w:t>
      </w:r>
      <w:r w:rsidR="00EC71AA" w:rsidRPr="00B15891">
        <w:rPr>
          <w:rFonts w:ascii="Times New Roman" w:hAnsi="Times New Roman" w:cs="Times New Roman"/>
          <w:sz w:val="24"/>
          <w:szCs w:val="24"/>
          <w:lang w:val="id-ID"/>
        </w:rPr>
        <w:t>b</w:t>
      </w:r>
      <w:r w:rsidR="000568BC" w:rsidRPr="00B15891">
        <w:rPr>
          <w:rFonts w:ascii="Times New Roman" w:hAnsi="Times New Roman" w:cs="Times New Roman"/>
          <w:sz w:val="24"/>
          <w:szCs w:val="24"/>
          <w:lang w:val="id-ID"/>
        </w:rPr>
        <w:t xml:space="preserve">erkeyakinan, dan (4) Kebebasan dari </w:t>
      </w:r>
      <w:r w:rsidR="00EC71AA" w:rsidRPr="00B15891">
        <w:rPr>
          <w:rFonts w:ascii="Times New Roman" w:hAnsi="Times New Roman" w:cs="Times New Roman"/>
          <w:sz w:val="24"/>
          <w:szCs w:val="24"/>
          <w:lang w:val="id-ID"/>
        </w:rPr>
        <w:t>d</w:t>
      </w:r>
      <w:r w:rsidR="000568BC" w:rsidRPr="00B15891">
        <w:rPr>
          <w:rFonts w:ascii="Times New Roman" w:hAnsi="Times New Roman" w:cs="Times New Roman"/>
          <w:sz w:val="24"/>
          <w:szCs w:val="24"/>
          <w:lang w:val="id-ID"/>
        </w:rPr>
        <w:t>iskriminasi.</w:t>
      </w:r>
      <w:r w:rsidR="00CA0B75" w:rsidRPr="00B15891">
        <w:rPr>
          <w:rFonts w:ascii="Times New Roman" w:hAnsi="Times New Roman" w:cs="Times New Roman"/>
          <w:sz w:val="24"/>
          <w:szCs w:val="24"/>
          <w:lang w:val="id-ID"/>
        </w:rPr>
        <w:t xml:space="preserve"> </w:t>
      </w:r>
    </w:p>
    <w:p w14:paraId="4A675CE9" w14:textId="472EE333" w:rsidR="000C0D6B" w:rsidRPr="00B15891" w:rsidRDefault="000568BC" w:rsidP="00207C3A">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Aspek di atas dapat diartikan bahwa apabila terjadi pelarangan terhadap kebebasan warga negara, maka </w:t>
      </w:r>
      <w:r w:rsidR="00EC71AA" w:rsidRPr="00B15891">
        <w:rPr>
          <w:rFonts w:ascii="Times New Roman" w:hAnsi="Times New Roman" w:cs="Times New Roman"/>
          <w:sz w:val="24"/>
          <w:szCs w:val="24"/>
          <w:lang w:val="id-ID"/>
        </w:rPr>
        <w:t xml:space="preserve">terdapat penurunan nilai-nilai demokrasi di Indonesia. Misalnya, penurunan angka indeks demokrasi karena ada pembubaran suatu kelompok, atau adanya hambatan untuk menyampaikan pendapat terkait pemerintahan, adanya pembatasan atau mewajibkan melakukan ritual terkait agama dan keyakinan individu, </w:t>
      </w:r>
      <w:r w:rsidR="004C11D1" w:rsidRPr="00B15891">
        <w:rPr>
          <w:rFonts w:ascii="Times New Roman" w:hAnsi="Times New Roman" w:cs="Times New Roman"/>
          <w:sz w:val="24"/>
          <w:szCs w:val="24"/>
          <w:lang w:val="id-ID"/>
        </w:rPr>
        <w:t>atau juga pengasingan dan perlakuan yang berbeda antara sesame warga negara.</w:t>
      </w:r>
    </w:p>
    <w:p w14:paraId="6CCEE64E" w14:textId="12531846" w:rsidR="004C11D1" w:rsidRPr="00B15891" w:rsidRDefault="004C11D1" w:rsidP="00207C3A">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Aspek selanjutnya adalah hak-hak politik yang mengukur besarnya keleluasaan warga negara untuk partisipasi dalam pemerintahan melalui pemilihan umum, </w:t>
      </w:r>
      <w:r w:rsidR="00057E84" w:rsidRPr="00B15891">
        <w:rPr>
          <w:rFonts w:ascii="Times New Roman" w:hAnsi="Times New Roman" w:cs="Times New Roman"/>
          <w:sz w:val="24"/>
          <w:szCs w:val="24"/>
          <w:lang w:val="id-ID"/>
        </w:rPr>
        <w:t>yaitu</w:t>
      </w:r>
      <w:r w:rsidRPr="00B15891">
        <w:rPr>
          <w:rFonts w:ascii="Times New Roman" w:hAnsi="Times New Roman" w:cs="Times New Roman"/>
          <w:sz w:val="24"/>
          <w:szCs w:val="24"/>
          <w:lang w:val="id-ID"/>
        </w:rPr>
        <w:t xml:space="preserve"> setiap warga negara memiliki hak untuk memilih dan dipilih. Misalnya, untuk kaum difabel yang memiliki keterbatasan khusus, tentunya mempunyai hak untuk disediakan fasilitas tertentu untuk berpartisipasi dalam pemilu. Kurangnya fasilitas tersebut dapat diartikan sebagai </w:t>
      </w:r>
      <w:r w:rsidR="00FB6B53" w:rsidRPr="00B15891">
        <w:rPr>
          <w:rFonts w:ascii="Times New Roman" w:hAnsi="Times New Roman" w:cs="Times New Roman"/>
          <w:sz w:val="24"/>
          <w:szCs w:val="24"/>
          <w:lang w:val="id-ID"/>
        </w:rPr>
        <w:t>penurunan derajat demokrasi itu sendiri. Kemudian, apabila ada kecurangan penghitungan suara pemilu, maka dianggap sebagai mencederai demokrasi.</w:t>
      </w:r>
    </w:p>
    <w:p w14:paraId="4AAA2F56" w14:textId="2A9383E2" w:rsidR="00FB6B53" w:rsidRPr="00B15891" w:rsidRDefault="00FB6B53" w:rsidP="00207C3A">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Aspek terakhir adalah lembaga demokrasi yang berfungsi sebagai representasi rakyat. Sebagaimana menurut </w:t>
      </w:r>
      <w:r w:rsidR="00D047E0" w:rsidRPr="00B15891">
        <w:rPr>
          <w:rFonts w:ascii="Times New Roman" w:hAnsi="Times New Roman" w:cs="Times New Roman"/>
          <w:sz w:val="24"/>
          <w:szCs w:val="24"/>
          <w:lang w:val="id-ID"/>
        </w:rPr>
        <w:t xml:space="preserve">Bashar </w:t>
      </w:r>
      <w:r w:rsidR="00D047E0" w:rsidRPr="00B15891">
        <w:rPr>
          <w:rFonts w:ascii="Times New Roman" w:hAnsi="Times New Roman" w:cs="Times New Roman"/>
          <w:sz w:val="24"/>
          <w:szCs w:val="24"/>
          <w:lang w:val="id-ID"/>
        </w:rPr>
        <w:fldChar w:fldCharType="begin" w:fldLock="1"/>
      </w:r>
      <w:r w:rsidR="00E10D5F" w:rsidRPr="00B15891">
        <w:rPr>
          <w:rFonts w:ascii="Times New Roman" w:hAnsi="Times New Roman" w:cs="Times New Roman"/>
          <w:sz w:val="24"/>
          <w:szCs w:val="24"/>
          <w:lang w:val="id-ID"/>
        </w:rPr>
        <w:instrText>ADDIN CSL_CITATION {"citationItems":[{"id":"ITEM-1","itemData":{"ISBN":"9781392707012","abstract":"Parametric analysis of any real-world data is the most powerful tool to characterize the probabilistic behavior in social, economic, medical, epidemiological, and other areas of study. In the present study, we identify the theoretical Probability Distribution Function(PDF) for Democracy Index Scores (DIS) from the Economist Intelligence Unit (EIU) database and estimate the maximum likelihood estimates of the theoretical PDFS. We also identify the individual PDFs for each of the clusters, Full Democracy, Flawed Democracy, Hybrid Regime, and Authoritarian Regime defined by the Economist Intelligence Unit (EIU). A statistical model is a convenient instrument to predict the future value of any real phenomenon. In addition to identifying probability distributions, we predict the DIS for 167 countries of the world through a regression model with a high degree of accuracy. Then we do cluster analysis through (K − means) clustering algorithm based on the DIS predicted by the corresponding statistical model we have developed. By extracting Corruption Perception Index (CPI) and World Governance Index (WGI) from Transparency International (TI) and World Bank (WB) databases respectively, we estimate a theoretical PDF of CPI for 175 countries of the world. Moreover, we estimate individual PDFs for each of the clusters - Highly Corrupted, Moderately Corrupted, Fairly Corrupted, and Least Corrupted countries of the world. We conducted statistical analyses on Hemophilia A based on the data retrieved from Centers for Disease Control and Prevention (CDC) CHAMP F 8 surveillance program to identify the risk factors involved in Severity level of Hemophilia A. We have identified a statistical model for probability prediction of the Severity level of Hemophilia A. Finally, we study some standard machine learning algorithms to compare and identify the best algorithm to classify and predict the correct state of a prediabetes condition in individuals. For this present study, the data was extracted from the National Health and Nutrition Examination Surveys (NHANES), part of the Centers for Disease Control and Prevention (CDC). We compare the identified champion algorithm to the existing machine learning algorithms suggested by some researchers in other countries of the world.","author":[{"dropping-particle":"","family":"Bashar","given":"A K M Raquibul","non-dropping-particle":"","parse-names":false,"suffix":""}],"container-title":"ProQuest Dissertations and Theses","id":"ITEM-1","issue":"September","issued":{"date-parts":[["2019"]]},"number-of-pages":"128","title":"Probabilistic Modeling of Democracy, Corruption, Hemophilia A and Prediabetes Data","type":"thesis"},"suppress-author":1,"uris":["http://www.mendeley.com/documents/?uuid=c5166e60-5765-4b99-98e1-ec4a09d87e75"]}],"mendeley":{"formattedCitation":"(2019)","plainTextFormattedCitation":"(2019)","previouslyFormattedCitation":"(2019)"},"properties":{"noteIndex":0},"schema":"https://github.com/citation-style-language/schema/raw/master/csl-citation.json"}</w:instrText>
      </w:r>
      <w:r w:rsidR="00D047E0" w:rsidRPr="00B15891">
        <w:rPr>
          <w:rFonts w:ascii="Times New Roman" w:hAnsi="Times New Roman" w:cs="Times New Roman"/>
          <w:sz w:val="24"/>
          <w:szCs w:val="24"/>
          <w:lang w:val="id-ID"/>
        </w:rPr>
        <w:fldChar w:fldCharType="separate"/>
      </w:r>
      <w:r w:rsidR="00D047E0" w:rsidRPr="00B15891">
        <w:rPr>
          <w:rFonts w:ascii="Times New Roman" w:hAnsi="Times New Roman" w:cs="Times New Roman"/>
          <w:noProof/>
          <w:sz w:val="24"/>
          <w:szCs w:val="24"/>
          <w:lang w:val="id-ID"/>
        </w:rPr>
        <w:t>(2019)</w:t>
      </w:r>
      <w:r w:rsidR="00D047E0" w:rsidRPr="00B15891">
        <w:rPr>
          <w:rFonts w:ascii="Times New Roman" w:hAnsi="Times New Roman" w:cs="Times New Roman"/>
          <w:sz w:val="24"/>
          <w:szCs w:val="24"/>
          <w:lang w:val="id-ID"/>
        </w:rPr>
        <w:fldChar w:fldCharType="end"/>
      </w:r>
      <w:r w:rsidRPr="00B15891">
        <w:rPr>
          <w:rFonts w:ascii="Times New Roman" w:hAnsi="Times New Roman" w:cs="Times New Roman"/>
          <w:color w:val="FF0000"/>
          <w:sz w:val="24"/>
          <w:szCs w:val="24"/>
          <w:lang w:val="id-ID"/>
        </w:rPr>
        <w:t xml:space="preserve"> </w:t>
      </w:r>
      <w:r w:rsidRPr="00B15891">
        <w:rPr>
          <w:rFonts w:ascii="Times New Roman" w:hAnsi="Times New Roman" w:cs="Times New Roman"/>
          <w:sz w:val="24"/>
          <w:szCs w:val="24"/>
          <w:lang w:val="id-ID"/>
        </w:rPr>
        <w:t>bahwa demokrasi ditandai dengan keterwakilan rakyat dalam penyelenggaraan pemerintahan.</w:t>
      </w:r>
      <w:r w:rsidR="00017990" w:rsidRPr="00B15891">
        <w:rPr>
          <w:rFonts w:ascii="Times New Roman" w:hAnsi="Times New Roman" w:cs="Times New Roman"/>
          <w:sz w:val="24"/>
          <w:szCs w:val="24"/>
          <w:lang w:val="id-ID"/>
        </w:rPr>
        <w:t xml:space="preserve"> </w:t>
      </w:r>
      <w:r w:rsidRPr="00B15891">
        <w:rPr>
          <w:rFonts w:ascii="Times New Roman" w:hAnsi="Times New Roman" w:cs="Times New Roman"/>
          <w:sz w:val="24"/>
          <w:szCs w:val="24"/>
          <w:lang w:val="id-ID"/>
        </w:rPr>
        <w:t>Dewan Perwakilan Rakyat Daerah</w:t>
      </w:r>
      <w:r w:rsidR="00017990" w:rsidRPr="00B15891">
        <w:rPr>
          <w:rFonts w:ascii="Times New Roman" w:hAnsi="Times New Roman" w:cs="Times New Roman"/>
          <w:sz w:val="24"/>
          <w:szCs w:val="24"/>
          <w:lang w:val="id-ID"/>
        </w:rPr>
        <w:t xml:space="preserve"> (DPRD)</w:t>
      </w:r>
      <w:r w:rsidRPr="00B15891">
        <w:rPr>
          <w:rFonts w:ascii="Times New Roman" w:hAnsi="Times New Roman" w:cs="Times New Roman"/>
          <w:sz w:val="24"/>
          <w:szCs w:val="24"/>
          <w:lang w:val="id-ID"/>
        </w:rPr>
        <w:t>, yang berkedudukan di setiap provinsi dan Kabupaten memiliki fungsi utama</w:t>
      </w:r>
      <w:r w:rsidR="0049184E" w:rsidRPr="00B15891">
        <w:rPr>
          <w:rFonts w:ascii="Times New Roman" w:hAnsi="Times New Roman" w:cs="Times New Roman"/>
          <w:sz w:val="24"/>
          <w:szCs w:val="24"/>
          <w:lang w:val="id-ID"/>
        </w:rPr>
        <w:t xml:space="preserve"> yaitu pengawasan. Apabila </w:t>
      </w:r>
      <w:r w:rsidR="00017990" w:rsidRPr="00B15891">
        <w:rPr>
          <w:rFonts w:ascii="Times New Roman" w:hAnsi="Times New Roman" w:cs="Times New Roman"/>
          <w:sz w:val="24"/>
          <w:szCs w:val="24"/>
          <w:lang w:val="id-ID"/>
        </w:rPr>
        <w:t>DPRD secara aktif memberikan rekomendasi terkait dengan penyelenggaraan pemerintahan atau saran-saran pembangunan, maka dapat dinilai bahwa demokrasi telah berjalan baik.</w:t>
      </w:r>
    </w:p>
    <w:p w14:paraId="7E176B9A" w14:textId="28B86629" w:rsidR="00017990" w:rsidRPr="00B15891" w:rsidRDefault="00D723A8" w:rsidP="00207C3A">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lastRenderedPageBreak/>
        <w:t xml:space="preserve">Partai politik juga termasuk ke dalam lembaga demokrasi yang berpartisipasi aktif dalam kegiatan demokrasi melalui </w:t>
      </w:r>
      <w:r w:rsidR="00017990" w:rsidRPr="00B15891">
        <w:rPr>
          <w:rFonts w:ascii="Times New Roman" w:hAnsi="Times New Roman" w:cs="Times New Roman"/>
          <w:sz w:val="24"/>
          <w:szCs w:val="24"/>
          <w:lang w:val="id-ID"/>
        </w:rPr>
        <w:t>adanya kegiatan kaderisasi</w:t>
      </w:r>
      <w:r w:rsidRPr="00B15891">
        <w:rPr>
          <w:rFonts w:ascii="Times New Roman" w:hAnsi="Times New Roman" w:cs="Times New Roman"/>
          <w:sz w:val="24"/>
          <w:szCs w:val="24"/>
          <w:lang w:val="id-ID"/>
        </w:rPr>
        <w:t>.</w:t>
      </w:r>
      <w:r w:rsidR="00017990" w:rsidRPr="00B15891">
        <w:rPr>
          <w:rFonts w:ascii="Times New Roman" w:hAnsi="Times New Roman" w:cs="Times New Roman"/>
          <w:sz w:val="24"/>
          <w:szCs w:val="24"/>
          <w:lang w:val="id-ID"/>
        </w:rPr>
        <w:t xml:space="preserve"> </w:t>
      </w:r>
      <w:r w:rsidRPr="00B15891">
        <w:rPr>
          <w:rFonts w:ascii="Times New Roman" w:hAnsi="Times New Roman" w:cs="Times New Roman"/>
          <w:sz w:val="24"/>
          <w:szCs w:val="24"/>
          <w:lang w:val="id-ID"/>
        </w:rPr>
        <w:t>Selain itu, p</w:t>
      </w:r>
      <w:r w:rsidR="00017990" w:rsidRPr="00B15891">
        <w:rPr>
          <w:rFonts w:ascii="Times New Roman" w:hAnsi="Times New Roman" w:cs="Times New Roman"/>
          <w:sz w:val="24"/>
          <w:szCs w:val="24"/>
          <w:lang w:val="id-ID"/>
        </w:rPr>
        <w:t>roporsi kader perempuan dalam partai</w:t>
      </w:r>
      <w:r w:rsidRPr="00B15891">
        <w:rPr>
          <w:rFonts w:ascii="Times New Roman" w:hAnsi="Times New Roman" w:cs="Times New Roman"/>
          <w:sz w:val="24"/>
          <w:szCs w:val="24"/>
          <w:lang w:val="id-ID"/>
        </w:rPr>
        <w:t xml:space="preserve"> menjadi salah satu indikator adanya demokrasi</w:t>
      </w:r>
      <w:r w:rsidR="00017990" w:rsidRPr="00B15891">
        <w:rPr>
          <w:rFonts w:ascii="Times New Roman" w:hAnsi="Times New Roman" w:cs="Times New Roman"/>
          <w:sz w:val="24"/>
          <w:szCs w:val="24"/>
          <w:lang w:val="id-ID"/>
        </w:rPr>
        <w:t xml:space="preserve">. Hal ini menunjukkan bahwa perempuan memiliki hak yang sama untuk berperan aktif dalam dunia politik melalui </w:t>
      </w:r>
      <w:r w:rsidR="005E4D18" w:rsidRPr="00B15891">
        <w:rPr>
          <w:rFonts w:ascii="Times New Roman" w:hAnsi="Times New Roman" w:cs="Times New Roman"/>
          <w:sz w:val="24"/>
          <w:szCs w:val="24"/>
          <w:lang w:val="id-ID"/>
        </w:rPr>
        <w:t>partai politik. Lembaga lain yang menjadi ciri demokrasi telah berjalan sebagaimana mestinya adalah lembaga peradilan. Tanda bahwa demokrasi tidak berjalan baik adalah adanya keputusan-keputusan yang kontroversial oleh hakim atau penghentian penyidikan yang bersifat kontroversial.</w:t>
      </w:r>
    </w:p>
    <w:p w14:paraId="72511E63" w14:textId="226DC861" w:rsidR="00B2605B" w:rsidRPr="00B15891" w:rsidRDefault="00DC593D" w:rsidP="00207C3A">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Ketiga aspek tersebut </w:t>
      </w:r>
      <w:r w:rsidR="00D802AE" w:rsidRPr="00B15891">
        <w:rPr>
          <w:rFonts w:ascii="Times New Roman" w:hAnsi="Times New Roman" w:cs="Times New Roman"/>
          <w:sz w:val="24"/>
          <w:szCs w:val="24"/>
          <w:lang w:val="id-ID"/>
        </w:rPr>
        <w:t xml:space="preserve">umumnya dapat </w:t>
      </w:r>
      <w:r w:rsidRPr="00B15891">
        <w:rPr>
          <w:rFonts w:ascii="Times New Roman" w:hAnsi="Times New Roman" w:cs="Times New Roman"/>
          <w:sz w:val="24"/>
          <w:szCs w:val="24"/>
          <w:lang w:val="id-ID"/>
        </w:rPr>
        <w:t>diukur melalui pemberitaan surat kabar</w:t>
      </w:r>
      <w:r w:rsidR="007D68B3" w:rsidRPr="00B15891">
        <w:rPr>
          <w:rFonts w:ascii="Times New Roman" w:hAnsi="Times New Roman" w:cs="Times New Roman"/>
          <w:sz w:val="24"/>
          <w:szCs w:val="24"/>
          <w:lang w:val="id-ID"/>
        </w:rPr>
        <w:t xml:space="preserve">. </w:t>
      </w:r>
      <w:r w:rsidR="002D1F91" w:rsidRPr="00B15891">
        <w:rPr>
          <w:rFonts w:ascii="Times New Roman" w:hAnsi="Times New Roman" w:cs="Times New Roman"/>
          <w:sz w:val="24"/>
          <w:szCs w:val="24"/>
          <w:lang w:val="id-ID"/>
        </w:rPr>
        <w:t xml:space="preserve">Walaupun menurut </w:t>
      </w:r>
      <w:r w:rsidR="00EE167B" w:rsidRPr="00B15891">
        <w:rPr>
          <w:rFonts w:ascii="Times New Roman" w:hAnsi="Times New Roman" w:cs="Times New Roman"/>
          <w:sz w:val="24"/>
          <w:szCs w:val="24"/>
          <w:lang w:val="id-ID"/>
        </w:rPr>
        <w:t xml:space="preserve">Hölig and Hasebrink </w:t>
      </w:r>
      <w:r w:rsidR="0022020B" w:rsidRPr="00B15891">
        <w:rPr>
          <w:rFonts w:ascii="Times New Roman" w:hAnsi="Times New Roman" w:cs="Times New Roman"/>
          <w:sz w:val="24"/>
          <w:szCs w:val="24"/>
          <w:lang w:val="id-ID"/>
        </w:rPr>
        <w:fldChar w:fldCharType="begin" w:fldLock="1"/>
      </w:r>
      <w:r w:rsidR="007601A4" w:rsidRPr="00B15891">
        <w:rPr>
          <w:rFonts w:ascii="Times New Roman" w:hAnsi="Times New Roman" w:cs="Times New Roman"/>
          <w:sz w:val="24"/>
          <w:szCs w:val="24"/>
          <w:lang w:val="id-ID"/>
        </w:rPr>
        <w:instrText>ADDIN CSL_CITATION {"citationItems":[{"id":"ITEM-1","itemData":{"ISBN":"9783872961471","abstract":"Arbeitspapiere des Hans-Bredow-Instituts | Projektergebnisse Nr. 50","author":[{"dropping-particle":"","family":"Hölig","given":"Sascha","non-dropping-particle":"","parse-names":false,"suffix":""},{"dropping-particle":"","family":"Hasebrink","given":"Uwe","non-dropping-particle":"","parse-names":false,"suffix":""}],"container-title":"Reuters Institute Digital News Report 2021","id":"ITEM-1","issued":{"date-parts":[["2021"]]},"page":"73","title":"Reuters Institute Digital News Report 2020","type":"article-journal"},"suppress-author":1,"uris":["http://www.mendeley.com/documents/?uuid=225fa78d-fcdc-4469-871d-f27ecf113d2a"]}],"mendeley":{"formattedCitation":"(2021)","plainTextFormattedCitation":"(2021)","previouslyFormattedCitation":"(2021)"},"properties":{"noteIndex":0},"schema":"https://github.com/citation-style-language/schema/raw/master/csl-citation.json"}</w:instrText>
      </w:r>
      <w:r w:rsidR="0022020B" w:rsidRPr="00B15891">
        <w:rPr>
          <w:rFonts w:ascii="Times New Roman" w:hAnsi="Times New Roman" w:cs="Times New Roman"/>
          <w:sz w:val="24"/>
          <w:szCs w:val="24"/>
          <w:lang w:val="id-ID"/>
        </w:rPr>
        <w:fldChar w:fldCharType="separate"/>
      </w:r>
      <w:r w:rsidR="00001AA1" w:rsidRPr="00B15891">
        <w:rPr>
          <w:rFonts w:ascii="Times New Roman" w:hAnsi="Times New Roman" w:cs="Times New Roman"/>
          <w:noProof/>
          <w:sz w:val="24"/>
          <w:szCs w:val="24"/>
          <w:lang w:val="id-ID"/>
        </w:rPr>
        <w:t>(2021)</w:t>
      </w:r>
      <w:r w:rsidR="0022020B" w:rsidRPr="00B15891">
        <w:rPr>
          <w:rFonts w:ascii="Times New Roman" w:hAnsi="Times New Roman" w:cs="Times New Roman"/>
          <w:sz w:val="24"/>
          <w:szCs w:val="24"/>
          <w:lang w:val="id-ID"/>
        </w:rPr>
        <w:fldChar w:fldCharType="end"/>
      </w:r>
      <w:r w:rsidR="00C22618" w:rsidRPr="00B15891">
        <w:rPr>
          <w:rFonts w:ascii="Times New Roman" w:hAnsi="Times New Roman" w:cs="Times New Roman"/>
          <w:sz w:val="24"/>
          <w:szCs w:val="24"/>
          <w:lang w:val="id-ID"/>
        </w:rPr>
        <w:t xml:space="preserve"> dalam bukunya yang berjudul </w:t>
      </w:r>
      <w:r w:rsidR="00001AA1" w:rsidRPr="00B15891">
        <w:rPr>
          <w:rFonts w:ascii="Times New Roman" w:hAnsi="Times New Roman" w:cs="Times New Roman"/>
          <w:i/>
          <w:iCs/>
          <w:sz w:val="24"/>
          <w:szCs w:val="24"/>
          <w:lang w:val="id-ID"/>
        </w:rPr>
        <w:t>Reuter Institute Digital News Report</w:t>
      </w:r>
      <w:r w:rsidR="00001AA1" w:rsidRPr="00B15891">
        <w:rPr>
          <w:rFonts w:ascii="Times New Roman" w:hAnsi="Times New Roman" w:cs="Times New Roman"/>
          <w:sz w:val="24"/>
          <w:szCs w:val="24"/>
          <w:lang w:val="id-ID"/>
        </w:rPr>
        <w:t xml:space="preserve"> 2021 halaman 18 bahwa proporsi penduduk Indonesia yang mempercayai berita hanya 39 persen, namun </w:t>
      </w:r>
      <w:r w:rsidR="007601A4" w:rsidRPr="00B15891">
        <w:rPr>
          <w:rFonts w:ascii="Times New Roman" w:hAnsi="Times New Roman" w:cs="Times New Roman"/>
          <w:sz w:val="24"/>
          <w:szCs w:val="24"/>
          <w:lang w:val="id-ID"/>
        </w:rPr>
        <w:t>menurut</w:t>
      </w:r>
      <w:r w:rsidR="004D46C6" w:rsidRPr="00B15891">
        <w:rPr>
          <w:rFonts w:ascii="Times New Roman" w:hAnsi="Times New Roman" w:cs="Times New Roman"/>
          <w:sz w:val="24"/>
          <w:szCs w:val="24"/>
          <w:lang w:val="id-ID"/>
        </w:rPr>
        <w:t xml:space="preserve"> Tewksbury dan Rittenberg</w:t>
      </w:r>
      <w:r w:rsidR="007601A4" w:rsidRPr="00B15891">
        <w:rPr>
          <w:rFonts w:ascii="Times New Roman" w:hAnsi="Times New Roman" w:cs="Times New Roman"/>
          <w:sz w:val="24"/>
          <w:szCs w:val="24"/>
          <w:lang w:val="id-ID"/>
        </w:rPr>
        <w:t xml:space="preserve"> </w:t>
      </w:r>
      <w:r w:rsidR="007601A4" w:rsidRPr="00B15891">
        <w:rPr>
          <w:rFonts w:ascii="Times New Roman" w:hAnsi="Times New Roman" w:cs="Times New Roman"/>
          <w:sz w:val="24"/>
          <w:szCs w:val="24"/>
          <w:lang w:val="id-ID"/>
        </w:rPr>
        <w:fldChar w:fldCharType="begin" w:fldLock="1"/>
      </w:r>
      <w:r w:rsidR="00EB6546" w:rsidRPr="00B15891">
        <w:rPr>
          <w:rFonts w:ascii="Times New Roman" w:hAnsi="Times New Roman" w:cs="Times New Roman"/>
          <w:sz w:val="24"/>
          <w:szCs w:val="24"/>
          <w:lang w:val="id-ID"/>
        </w:rPr>
        <w:instrText>ADDIN CSL_CITATION {"citationItems":[{"id":"ITEM-1","itemData":{"ISBN":"9780195391961","abstract":"Correct punctuation is essential for clear and effective writing. The following list contains some of the most critical punctuation rules.","author":[{"dropping-particle":"","family":"David Tewksbury dan Jason Rittenberg","given":"","non-dropping-particle":"","parse-names":false,"suffix":""}],"id":"ITEM-1","issued":{"date-parts":[["2012"]]},"title":"News on the Internet Information adn Ciitizenship in the 21th Century","type":"bill"},"suppress-author":1,"uris":["http://www.mendeley.com/documents/?uuid=69af3f9f-9fd4-444f-81d8-90a332cf4eed"]}],"mendeley":{"formattedCitation":"(2012)","plainTextFormattedCitation":"(2012)","previouslyFormattedCitation":"(2012)"},"properties":{"noteIndex":0},"schema":"https://github.com/citation-style-language/schema/raw/master/csl-citation.json"}</w:instrText>
      </w:r>
      <w:r w:rsidR="007601A4" w:rsidRPr="00B15891">
        <w:rPr>
          <w:rFonts w:ascii="Times New Roman" w:hAnsi="Times New Roman" w:cs="Times New Roman"/>
          <w:sz w:val="24"/>
          <w:szCs w:val="24"/>
          <w:lang w:val="id-ID"/>
        </w:rPr>
        <w:fldChar w:fldCharType="separate"/>
      </w:r>
      <w:r w:rsidR="001F39BA" w:rsidRPr="00B15891">
        <w:rPr>
          <w:rFonts w:ascii="Times New Roman" w:hAnsi="Times New Roman" w:cs="Times New Roman"/>
          <w:noProof/>
          <w:sz w:val="24"/>
          <w:szCs w:val="24"/>
          <w:lang w:val="id-ID"/>
        </w:rPr>
        <w:t>(2012)</w:t>
      </w:r>
      <w:r w:rsidR="007601A4" w:rsidRPr="00B15891">
        <w:rPr>
          <w:rFonts w:ascii="Times New Roman" w:hAnsi="Times New Roman" w:cs="Times New Roman"/>
          <w:sz w:val="24"/>
          <w:szCs w:val="24"/>
          <w:lang w:val="id-ID"/>
        </w:rPr>
        <w:fldChar w:fldCharType="end"/>
      </w:r>
      <w:r w:rsidR="00001AA1" w:rsidRPr="00B15891">
        <w:rPr>
          <w:rFonts w:ascii="Times New Roman" w:hAnsi="Times New Roman" w:cs="Times New Roman"/>
          <w:sz w:val="24"/>
          <w:szCs w:val="24"/>
          <w:lang w:val="id-ID"/>
        </w:rPr>
        <w:t xml:space="preserve"> </w:t>
      </w:r>
      <w:r w:rsidR="001F39BA" w:rsidRPr="00B15891">
        <w:rPr>
          <w:rFonts w:ascii="Times New Roman" w:hAnsi="Times New Roman" w:cs="Times New Roman"/>
          <w:sz w:val="24"/>
          <w:szCs w:val="24"/>
          <w:lang w:val="id-ID"/>
        </w:rPr>
        <w:t xml:space="preserve">bahwa masyarakat menggunakan </w:t>
      </w:r>
      <w:r w:rsidR="001F39BA" w:rsidRPr="00B15891">
        <w:rPr>
          <w:rFonts w:ascii="Times New Roman" w:hAnsi="Times New Roman" w:cs="Times New Roman"/>
          <w:i/>
          <w:iCs/>
          <w:sz w:val="24"/>
          <w:szCs w:val="24"/>
          <w:lang w:val="id-ID"/>
        </w:rPr>
        <w:t>social media</w:t>
      </w:r>
      <w:r w:rsidR="001F39BA" w:rsidRPr="00B15891">
        <w:rPr>
          <w:rFonts w:ascii="Times New Roman" w:hAnsi="Times New Roman" w:cs="Times New Roman"/>
          <w:sz w:val="24"/>
          <w:szCs w:val="24"/>
          <w:lang w:val="id-ID"/>
        </w:rPr>
        <w:t xml:space="preserve">, kemudian akan membuka portal berita untuk menemukan kronologi kejadian ataupun pemberitaan yang lebih lengkapnya. </w:t>
      </w:r>
    </w:p>
    <w:p w14:paraId="2245FB95" w14:textId="15FEBE01" w:rsidR="00DC593D" w:rsidRPr="00B15891" w:rsidRDefault="001F39BA" w:rsidP="00207C3A">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Di samping itu,</w:t>
      </w:r>
      <w:r w:rsidR="00052E8C" w:rsidRPr="00B15891">
        <w:rPr>
          <w:rFonts w:ascii="Times New Roman" w:hAnsi="Times New Roman" w:cs="Times New Roman"/>
          <w:sz w:val="24"/>
          <w:szCs w:val="24"/>
          <w:lang w:val="id-ID"/>
        </w:rPr>
        <w:t xml:space="preserve"> Henke</w:t>
      </w:r>
      <w:r w:rsidRPr="00B15891">
        <w:rPr>
          <w:rFonts w:ascii="Times New Roman" w:hAnsi="Times New Roman" w:cs="Times New Roman"/>
          <w:sz w:val="24"/>
          <w:szCs w:val="24"/>
          <w:lang w:val="id-ID"/>
        </w:rPr>
        <w:t xml:space="preserve"> </w:t>
      </w:r>
      <w:r w:rsidR="00EB6546" w:rsidRPr="00B15891">
        <w:rPr>
          <w:rFonts w:ascii="Times New Roman" w:hAnsi="Times New Roman" w:cs="Times New Roman"/>
          <w:sz w:val="24"/>
          <w:szCs w:val="24"/>
          <w:lang w:val="id-ID"/>
        </w:rPr>
        <w:fldChar w:fldCharType="begin" w:fldLock="1"/>
      </w:r>
      <w:r w:rsidR="00052E8C" w:rsidRPr="00B15891">
        <w:rPr>
          <w:rFonts w:ascii="Times New Roman" w:hAnsi="Times New Roman" w:cs="Times New Roman"/>
          <w:sz w:val="24"/>
          <w:szCs w:val="24"/>
          <w:lang w:val="id-ID"/>
        </w:rPr>
        <w:instrText>ADDIN CSL_CITATION {"citationItems":[{"id":"ITEM-1","itemData":{"DOI":"10.1080/17512786.2019.1605839","ISSN":"17512794","abstract":"With reference to the current debate about a loss of trust in news media, journalism experts in practice and research often demand that journalists should concentrate on enhancing the quality of their reporting and hence focus on facts and evidences. Building on research on trust and credibility, we investigate how the use of different forms of evidences affects the credibility and quality evaluation of news stories, as well as the reading experience from the audience’s perspective. We conducted an online experiment to detect the influence of the presence of scientific sources, statistical information, and their visualization in an online article. Our findings indicate that these evidences increase the perceived credibility. At the same time, we found that adding scientific sources, statistical data and, visualizations to an article does not lessen its reading enjoyment but improves its perceived vividness in the view of news users. Further results and implications are discussed.","author":[{"dropping-particle":"","family":"Henke","given":"Jakob","non-dropping-particle":"","parse-names":false,"suffix":""},{"dropping-particle":"","family":"Leissner","given":"Laura","non-dropping-particle":"","parse-names":false,"suffix":""},{"dropping-particle":"","family":"Möhring","given":"Wiebke","non-dropping-particle":"","parse-names":false,"suffix":""}],"container-title":"Journalism Practice","id":"ITEM-1","issue":"3","issued":{"date-parts":[["2020"]]},"page":"299-318","publisher":"Taylor &amp; Francis","title":"How can Journalists Promote News Credibility? Effects of Evidences on Trust and Credibility","type":"article-journal","volume":"14"},"suppress-author":1,"uris":["http://www.mendeley.com/documents/?uuid=fe3def81-f76a-4626-b0ba-8661789e8f8e"]}],"mendeley":{"formattedCitation":"(2020)","plainTextFormattedCitation":"(2020)","previouslyFormattedCitation":"(2020)"},"properties":{"noteIndex":0},"schema":"https://github.com/citation-style-language/schema/raw/master/csl-citation.json"}</w:instrText>
      </w:r>
      <w:r w:rsidR="00EB6546" w:rsidRPr="00B15891">
        <w:rPr>
          <w:rFonts w:ascii="Times New Roman" w:hAnsi="Times New Roman" w:cs="Times New Roman"/>
          <w:sz w:val="24"/>
          <w:szCs w:val="24"/>
          <w:lang w:val="id-ID"/>
        </w:rPr>
        <w:fldChar w:fldCharType="separate"/>
      </w:r>
      <w:r w:rsidR="00052E8C" w:rsidRPr="00B15891">
        <w:rPr>
          <w:rFonts w:ascii="Times New Roman" w:hAnsi="Times New Roman" w:cs="Times New Roman"/>
          <w:noProof/>
          <w:sz w:val="24"/>
          <w:szCs w:val="24"/>
          <w:lang w:val="id-ID"/>
        </w:rPr>
        <w:t>(2020)</w:t>
      </w:r>
      <w:r w:rsidR="00EB6546" w:rsidRPr="00B15891">
        <w:rPr>
          <w:rFonts w:ascii="Times New Roman" w:hAnsi="Times New Roman" w:cs="Times New Roman"/>
          <w:sz w:val="24"/>
          <w:szCs w:val="24"/>
          <w:lang w:val="id-ID"/>
        </w:rPr>
        <w:fldChar w:fldCharType="end"/>
      </w:r>
      <w:r w:rsidR="00EB6546" w:rsidRPr="00B15891">
        <w:rPr>
          <w:rFonts w:ascii="Times New Roman" w:hAnsi="Times New Roman" w:cs="Times New Roman"/>
          <w:sz w:val="24"/>
          <w:szCs w:val="24"/>
          <w:lang w:val="id-ID"/>
        </w:rPr>
        <w:t xml:space="preserve"> mengatakan bahwa </w:t>
      </w:r>
      <w:r w:rsidR="00D802AE" w:rsidRPr="00B15891">
        <w:rPr>
          <w:rFonts w:ascii="Times New Roman" w:hAnsi="Times New Roman" w:cs="Times New Roman"/>
          <w:sz w:val="24"/>
          <w:szCs w:val="24"/>
          <w:lang w:val="id-ID"/>
        </w:rPr>
        <w:t>kredibilitas surat kabar menjadi perhatian penting</w:t>
      </w:r>
      <w:r w:rsidR="00EB6546" w:rsidRPr="00B15891">
        <w:rPr>
          <w:rFonts w:ascii="Times New Roman" w:hAnsi="Times New Roman" w:cs="Times New Roman"/>
          <w:sz w:val="24"/>
          <w:szCs w:val="24"/>
          <w:lang w:val="id-ID"/>
        </w:rPr>
        <w:t xml:space="preserve">. Kredibilitas disini adalah </w:t>
      </w:r>
      <w:r w:rsidR="00B2605B" w:rsidRPr="00B15891">
        <w:rPr>
          <w:rFonts w:ascii="Times New Roman" w:hAnsi="Times New Roman" w:cs="Times New Roman"/>
          <w:sz w:val="24"/>
          <w:szCs w:val="24"/>
          <w:lang w:val="id-ID"/>
        </w:rPr>
        <w:t>kekuatan surat kabar tersebut menampilkan fakta yang sesuai dengan kejaadian sebenarnya sehingga dapat dipercaya oleh masyarakat luas. Oleh sebab itu, jurnalis yang merupakan penulis berita tidak hanya dituntut untuk menceritakan kejadian, namun melakukan riset dengan menambahkan sumber-sumber ilmiah, data-data statisti</w:t>
      </w:r>
      <w:r w:rsidR="00D802AE" w:rsidRPr="00B15891">
        <w:rPr>
          <w:rFonts w:ascii="Times New Roman" w:hAnsi="Times New Roman" w:cs="Times New Roman"/>
          <w:sz w:val="24"/>
          <w:szCs w:val="24"/>
          <w:lang w:val="id-ID"/>
        </w:rPr>
        <w:t>k</w:t>
      </w:r>
      <w:r w:rsidR="00B2605B" w:rsidRPr="00B15891">
        <w:rPr>
          <w:rFonts w:ascii="Times New Roman" w:hAnsi="Times New Roman" w:cs="Times New Roman"/>
          <w:sz w:val="24"/>
          <w:szCs w:val="24"/>
          <w:lang w:val="id-ID"/>
        </w:rPr>
        <w:t>, dan visualiasasi data untuk meningkatkan kredibilitas berita yang dilaporkan</w:t>
      </w:r>
      <w:r w:rsidR="00D802AE" w:rsidRPr="00B15891">
        <w:rPr>
          <w:rFonts w:ascii="Times New Roman" w:hAnsi="Times New Roman" w:cs="Times New Roman"/>
          <w:sz w:val="24"/>
          <w:szCs w:val="24"/>
          <w:lang w:val="id-ID"/>
        </w:rPr>
        <w:t xml:space="preserve">. </w:t>
      </w:r>
      <w:r w:rsidR="00052E8C" w:rsidRPr="00B15891">
        <w:rPr>
          <w:rFonts w:ascii="Times New Roman" w:hAnsi="Times New Roman" w:cs="Times New Roman"/>
          <w:sz w:val="24"/>
          <w:szCs w:val="24"/>
          <w:lang w:val="id-ID"/>
        </w:rPr>
        <w:t xml:space="preserve">Terakhir, dibandingkan dengan media sosial yang merupakan buah pikiran perorangan, surat kabar memiliki struktur organisasi </w:t>
      </w:r>
      <w:r w:rsidR="00D802AE" w:rsidRPr="00B15891">
        <w:rPr>
          <w:rFonts w:ascii="Times New Roman" w:hAnsi="Times New Roman" w:cs="Times New Roman"/>
          <w:sz w:val="24"/>
          <w:szCs w:val="24"/>
          <w:lang w:val="id-ID"/>
        </w:rPr>
        <w:t xml:space="preserve">sehingga setiap </w:t>
      </w:r>
      <w:r w:rsidR="00052E8C" w:rsidRPr="00B15891">
        <w:rPr>
          <w:rFonts w:ascii="Times New Roman" w:hAnsi="Times New Roman" w:cs="Times New Roman"/>
          <w:sz w:val="24"/>
          <w:szCs w:val="24"/>
          <w:lang w:val="id-ID"/>
        </w:rPr>
        <w:t>jurnalis akan menyetor</w:t>
      </w:r>
      <w:r w:rsidR="00D802AE" w:rsidRPr="00B15891">
        <w:rPr>
          <w:rFonts w:ascii="Times New Roman" w:hAnsi="Times New Roman" w:cs="Times New Roman"/>
          <w:sz w:val="24"/>
          <w:szCs w:val="24"/>
          <w:lang w:val="id-ID"/>
        </w:rPr>
        <w:t xml:space="preserve"> berita yang telah ditulis</w:t>
      </w:r>
      <w:r w:rsidR="00052E8C" w:rsidRPr="00B15891">
        <w:rPr>
          <w:rFonts w:ascii="Times New Roman" w:hAnsi="Times New Roman" w:cs="Times New Roman"/>
          <w:sz w:val="24"/>
          <w:szCs w:val="24"/>
          <w:lang w:val="id-ID"/>
        </w:rPr>
        <w:t xml:space="preserve"> kepada editor untuk dilakukan pemeriksaan, kemudian terdapat pemimpin redaksi yang bertanggung jawab terhadap berita yang diterbitkan</w:t>
      </w:r>
      <w:r w:rsidR="00D802AE" w:rsidRPr="00B15891">
        <w:rPr>
          <w:rFonts w:ascii="Times New Roman" w:hAnsi="Times New Roman" w:cs="Times New Roman"/>
          <w:sz w:val="24"/>
          <w:szCs w:val="24"/>
          <w:lang w:val="id-ID"/>
        </w:rPr>
        <w:t>, sehingga berita yang disampaikan pada masyarakat terjaga kualitasnya.</w:t>
      </w:r>
    </w:p>
    <w:p w14:paraId="22600A7E" w14:textId="3BE2658E" w:rsidR="003A315F" w:rsidRPr="00B15891" w:rsidRDefault="003A315F" w:rsidP="00207C3A">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Setelah berita yang memuat indikator-indikator demokrasi dikumpulkan, maka dikelompokkan menurut indikator</w:t>
      </w:r>
      <w:r w:rsidR="00E86FEF" w:rsidRPr="00B15891">
        <w:rPr>
          <w:rFonts w:ascii="Times New Roman" w:hAnsi="Times New Roman" w:cs="Times New Roman"/>
          <w:sz w:val="24"/>
          <w:szCs w:val="24"/>
          <w:lang w:val="id-ID"/>
        </w:rPr>
        <w:t xml:space="preserve">. Indikator yang dimaksud adalah jenis berita yang dapat membuat nilai demokrasi naik atau turun yang disebabkan oleh suatu peristiwa terjadi. Contohnya adalah “Jumlah aturan tertulis yang membatasi </w:t>
      </w:r>
      <w:r w:rsidR="00E86FEF" w:rsidRPr="00B15891">
        <w:rPr>
          <w:rFonts w:ascii="Times New Roman" w:hAnsi="Times New Roman" w:cs="Times New Roman"/>
          <w:sz w:val="24"/>
          <w:szCs w:val="24"/>
          <w:lang w:val="id-ID"/>
        </w:rPr>
        <w:lastRenderedPageBreak/>
        <w:t xml:space="preserve">kebebasan atau mengharuskan masyarakat dalam menjalankan agamanya” , maka jika pada tahun tersebut keluar aturan tertulis yang mengatur </w:t>
      </w:r>
      <w:r w:rsidR="00C97A73" w:rsidRPr="00B15891">
        <w:rPr>
          <w:rFonts w:ascii="Times New Roman" w:hAnsi="Times New Roman" w:cs="Times New Roman"/>
          <w:sz w:val="24"/>
          <w:szCs w:val="24"/>
          <w:lang w:val="id-ID"/>
        </w:rPr>
        <w:t>segala sesuatu yang berhubungan dengan ibadah seseorang, maka dianggap telah menurunkan nilai demokrasi. Sebagaimana yang dikatakan oleh Coppedge dkk.</w:t>
      </w:r>
      <w:r w:rsidR="00925278" w:rsidRPr="00B15891">
        <w:rPr>
          <w:rFonts w:ascii="Times New Roman" w:hAnsi="Times New Roman" w:cs="Times New Roman"/>
          <w:sz w:val="24"/>
          <w:szCs w:val="24"/>
          <w:lang w:val="id-ID"/>
        </w:rPr>
        <w:t xml:space="preserve"> </w:t>
      </w:r>
      <w:r w:rsidR="00C97A73" w:rsidRPr="00B15891">
        <w:rPr>
          <w:rFonts w:ascii="Times New Roman" w:hAnsi="Times New Roman" w:cs="Times New Roman"/>
          <w:sz w:val="24"/>
          <w:szCs w:val="24"/>
          <w:lang w:val="id-ID"/>
        </w:rPr>
        <w:fldChar w:fldCharType="begin" w:fldLock="1"/>
      </w:r>
      <w:r w:rsidR="00A56544" w:rsidRPr="00B15891">
        <w:rPr>
          <w:rFonts w:ascii="Times New Roman" w:hAnsi="Times New Roman" w:cs="Times New Roman"/>
          <w:sz w:val="24"/>
          <w:szCs w:val="24"/>
          <w:lang w:val="id-ID"/>
        </w:rPr>
        <w:instrText>ADDIN CSL_CITATION {"citationItems":[{"id":"ITEM-1","itemData":{"DOI":"10.1017/S1537592711000880","ISSN":"15375927","abstract":"In the wake of the Cold War, democracy has gained the status of a mantra. Yet there is no consensus about how to conceptualize and measure regimes such that meaningful comparisons can be made through time and across countries. In this prescriptive article, we argue for a new approach to conceptualization and measurement. We first review some of the weaknesses among traditional approaches. We then lay out our approach, which may be characterized as historical, multidimensional, disaggregated, and transparent. We end by reviewing some of the payoffs such an approach might bring to the study of democracy. © Copyright American Political Science Association 2011.","author":[{"dropping-particle":"","family":"Coppedge","given":"Michael","non-dropping-particle":"","parse-names":false,"suffix":""},{"dropping-particle":"","family":"Gerring","given":"John","non-dropping-particle":"","parse-names":false,"suffix":""},{"dropping-particle":"","family":"Altman","given":"David","non-dropping-particle":"","parse-names":false,"suffix":""},{"dropping-particle":"","family":"Bernhard","given":"Michael","non-dropping-particle":"","parse-names":false,"suffix":""},{"dropping-particle":"","family":"Fish","given":"Steven","non-dropping-particle":"","parse-names":false,"suffix":""},{"dropping-particle":"","family":"Hicken","given":"Allen","non-dropping-particle":"","parse-names":false,"suffix":""},{"dropping-particle":"","family":"Kroenig","given":"Matthew","non-dropping-particle":"","parse-names":false,"suffix":""},{"dropping-particle":"","family":"Lindberg","given":"Staffan I.","non-dropping-particle":"","parse-names":false,"suffix":""},{"dropping-particle":"","family":"McMann","given":"Kelly","non-dropping-particle":"","parse-names":false,"suffix":""},{"dropping-particle":"","family":"Paxton","given":"Pamela","non-dropping-particle":"","parse-names":false,"suffix":""},{"dropping-particle":"","family":"Semetko","given":"Holli A.","non-dropping-particle":"","parse-names":false,"suffix":""},{"dropping-particle":"","family":"Skaaning","given":"Svend Erik","non-dropping-particle":"","parse-names":false,"suffix":""},{"dropping-particle":"","family":"Staton","given":"Jeffrey","non-dropping-particle":"","parse-names":false,"suffix":""},{"dropping-particle":"","family":"Teorell","given":"Jan","non-dropping-particle":"","parse-names":false,"suffix":""}],"container-title":"Perspectives on Politics","id":"ITEM-1","issue":"2","issued":{"date-parts":[["2011"]]},"page":"247-267","title":"Conceptualizing and measuring democracy: A new approach","type":"article-journal","volume":"9"},"suppress-author":1,"uris":["http://www.mendeley.com/documents/?uuid=40a0b291-23e4-4d89-8f66-e073145923da"]}],"mendeley":{"formattedCitation":"(2011)","plainTextFormattedCitation":"(2011)","previouslyFormattedCitation":"(2011)"},"properties":{"noteIndex":0},"schema":"https://github.com/citation-style-language/schema/raw/master/csl-citation.json"}</w:instrText>
      </w:r>
      <w:r w:rsidR="00C97A73" w:rsidRPr="00B15891">
        <w:rPr>
          <w:rFonts w:ascii="Times New Roman" w:hAnsi="Times New Roman" w:cs="Times New Roman"/>
          <w:sz w:val="24"/>
          <w:szCs w:val="24"/>
          <w:lang w:val="id-ID"/>
        </w:rPr>
        <w:fldChar w:fldCharType="separate"/>
      </w:r>
      <w:r w:rsidR="00925278" w:rsidRPr="00B15891">
        <w:rPr>
          <w:rFonts w:ascii="Times New Roman" w:hAnsi="Times New Roman" w:cs="Times New Roman"/>
          <w:noProof/>
          <w:sz w:val="24"/>
          <w:szCs w:val="24"/>
          <w:lang w:val="id-ID"/>
        </w:rPr>
        <w:t>(2011)</w:t>
      </w:r>
      <w:r w:rsidR="00C97A73" w:rsidRPr="00B15891">
        <w:rPr>
          <w:rFonts w:ascii="Times New Roman" w:hAnsi="Times New Roman" w:cs="Times New Roman"/>
          <w:sz w:val="24"/>
          <w:szCs w:val="24"/>
          <w:lang w:val="id-ID"/>
        </w:rPr>
        <w:fldChar w:fldCharType="end"/>
      </w:r>
      <w:r w:rsidR="00925278" w:rsidRPr="00B15891">
        <w:rPr>
          <w:rFonts w:ascii="Times New Roman" w:hAnsi="Times New Roman" w:cs="Times New Roman"/>
          <w:sz w:val="24"/>
          <w:szCs w:val="24"/>
          <w:lang w:val="id-ID"/>
        </w:rPr>
        <w:t xml:space="preserve"> bahwa demokrasi politik akan terjadi apabila di dalamnya terdapat sedikit regulasi. Artinya, semakin banyak regulasi, semakin rendah nilai demokrasi karena kebebasan individu akan terhalangi oleh aturan yang dibuat.</w:t>
      </w:r>
    </w:p>
    <w:p w14:paraId="03F7AE77" w14:textId="29FC48FE" w:rsidR="007908F8" w:rsidRPr="00B15891" w:rsidRDefault="001E5E40" w:rsidP="00207C3A">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Langkah selanjutnya untuk menghitung indeks demokrasi adalah mempresentasikannya dalam bentuk </w:t>
      </w:r>
      <w:r w:rsidRPr="00B15891">
        <w:rPr>
          <w:rFonts w:ascii="Times New Roman" w:hAnsi="Times New Roman" w:cs="Times New Roman"/>
          <w:i/>
          <w:iCs/>
          <w:sz w:val="24"/>
          <w:szCs w:val="24"/>
          <w:lang w:val="id-ID"/>
        </w:rPr>
        <w:t>focus group discussion</w:t>
      </w:r>
      <w:r w:rsidRPr="00B15891">
        <w:rPr>
          <w:rFonts w:ascii="Times New Roman" w:hAnsi="Times New Roman" w:cs="Times New Roman"/>
          <w:sz w:val="24"/>
          <w:szCs w:val="24"/>
          <w:lang w:val="id-ID"/>
        </w:rPr>
        <w:t xml:space="preserve">. Dalam buku </w:t>
      </w:r>
      <w:r w:rsidR="00A56544" w:rsidRPr="00B15891">
        <w:rPr>
          <w:rFonts w:ascii="Times New Roman" w:hAnsi="Times New Roman" w:cs="Times New Roman"/>
          <w:sz w:val="24"/>
          <w:szCs w:val="24"/>
          <w:lang w:val="id-ID"/>
        </w:rPr>
        <w:t xml:space="preserve">Potret Demokrasi Provinsi Jawa Barat disebutkan bahwa </w:t>
      </w:r>
      <w:r w:rsidR="00A56544" w:rsidRPr="00B15891">
        <w:rPr>
          <w:rFonts w:ascii="Times New Roman" w:hAnsi="Times New Roman" w:cs="Times New Roman"/>
          <w:i/>
          <w:iCs/>
          <w:sz w:val="24"/>
          <w:szCs w:val="24"/>
          <w:lang w:val="id-ID"/>
        </w:rPr>
        <w:t>focus group discussion</w:t>
      </w:r>
      <w:r w:rsidR="00A56544" w:rsidRPr="00B15891">
        <w:rPr>
          <w:rFonts w:ascii="Times New Roman" w:hAnsi="Times New Roman" w:cs="Times New Roman"/>
          <w:sz w:val="24"/>
          <w:szCs w:val="24"/>
          <w:lang w:val="id-ID"/>
        </w:rPr>
        <w:t xml:space="preserve"> memiliki tiga kunci dalam menjabarkan artinya, yaitu </w:t>
      </w:r>
      <w:r w:rsidR="00A717EF" w:rsidRPr="00B15891">
        <w:rPr>
          <w:rFonts w:ascii="Times New Roman" w:hAnsi="Times New Roman" w:cs="Times New Roman"/>
          <w:sz w:val="24"/>
          <w:szCs w:val="24"/>
          <w:lang w:val="id-ID"/>
        </w:rPr>
        <w:t>(1) F</w:t>
      </w:r>
      <w:r w:rsidR="00A56544" w:rsidRPr="00B15891">
        <w:rPr>
          <w:rFonts w:ascii="Times New Roman" w:hAnsi="Times New Roman" w:cs="Times New Roman"/>
          <w:sz w:val="24"/>
          <w:szCs w:val="24"/>
          <w:lang w:val="id-ID"/>
        </w:rPr>
        <w:t>okus</w:t>
      </w:r>
      <w:r w:rsidR="00A717EF" w:rsidRPr="00B15891">
        <w:rPr>
          <w:rFonts w:ascii="Times New Roman" w:hAnsi="Times New Roman" w:cs="Times New Roman"/>
          <w:sz w:val="24"/>
          <w:szCs w:val="24"/>
          <w:lang w:val="id-ID"/>
        </w:rPr>
        <w:t xml:space="preserve"> secara spesifik, tidak bersifat umum, (2) Grup artinya kelompok, bukan individu, (3) Diskusi yaitu dalam forum terbuka mengemukakan pendapat atau menyertakan data baru, bukan bersifat wawancara perorangan</w:t>
      </w:r>
      <w:r w:rsidR="00A56544" w:rsidRPr="00B15891">
        <w:rPr>
          <w:rFonts w:ascii="Times New Roman" w:hAnsi="Times New Roman" w:cs="Times New Roman"/>
          <w:sz w:val="24"/>
          <w:szCs w:val="24"/>
          <w:lang w:val="id-ID"/>
        </w:rPr>
        <w:t xml:space="preserve"> </w:t>
      </w:r>
      <w:r w:rsidR="00A56544" w:rsidRPr="00B15891">
        <w:rPr>
          <w:rFonts w:ascii="Times New Roman" w:hAnsi="Times New Roman" w:cs="Times New Roman"/>
          <w:sz w:val="24"/>
          <w:szCs w:val="24"/>
          <w:lang w:val="id-ID"/>
        </w:rPr>
        <w:fldChar w:fldCharType="begin" w:fldLock="1"/>
      </w:r>
      <w:r w:rsidR="009413E0" w:rsidRPr="00B15891">
        <w:rPr>
          <w:rFonts w:ascii="Times New Roman" w:hAnsi="Times New Roman" w:cs="Times New Roman"/>
          <w:sz w:val="24"/>
          <w:szCs w:val="24"/>
          <w:lang w:val="id-ID"/>
        </w:rPr>
        <w:instrText>ADDIN CSL_CITATION {"citationItems":[{"id":"ITEM-1","itemData":{"author":[{"dropping-particle":"","family":"BPS","given":"","non-dropping-particle":"","parse-names":false,"suffix":""}],"id":"ITEM-1","issued":{"date-parts":[["2021"]]},"title":"Potret Demokrasi Provinsi Jawa Barat 2020","type":"report"},"uris":["http://www.mendeley.com/documents/?uuid=bfe32e48-d444-419b-a966-895164acbdc9"]}],"mendeley":{"formattedCitation":"(BPS, 2021)","manualFormatting":"(BPS, 2021:13)","plainTextFormattedCitation":"(BPS, 2021)","previouslyFormattedCitation":"(BPS, 2021)"},"properties":{"noteIndex":0},"schema":"https://github.com/citation-style-language/schema/raw/master/csl-citation.json"}</w:instrText>
      </w:r>
      <w:r w:rsidR="00A56544" w:rsidRPr="00B15891">
        <w:rPr>
          <w:rFonts w:ascii="Times New Roman" w:hAnsi="Times New Roman" w:cs="Times New Roman"/>
          <w:sz w:val="24"/>
          <w:szCs w:val="24"/>
          <w:lang w:val="id-ID"/>
        </w:rPr>
        <w:fldChar w:fldCharType="separate"/>
      </w:r>
      <w:r w:rsidR="00A56544" w:rsidRPr="00B15891">
        <w:rPr>
          <w:rFonts w:ascii="Times New Roman" w:hAnsi="Times New Roman" w:cs="Times New Roman"/>
          <w:noProof/>
          <w:sz w:val="24"/>
          <w:szCs w:val="24"/>
          <w:lang w:val="id-ID"/>
        </w:rPr>
        <w:t>(BPS, 2021</w:t>
      </w:r>
      <w:r w:rsidR="00A717EF" w:rsidRPr="00B15891">
        <w:rPr>
          <w:rFonts w:ascii="Times New Roman" w:hAnsi="Times New Roman" w:cs="Times New Roman"/>
          <w:noProof/>
          <w:sz w:val="24"/>
          <w:szCs w:val="24"/>
          <w:lang w:val="id-ID"/>
        </w:rPr>
        <w:t>:13</w:t>
      </w:r>
      <w:r w:rsidR="00A56544" w:rsidRPr="00B15891">
        <w:rPr>
          <w:rFonts w:ascii="Times New Roman" w:hAnsi="Times New Roman" w:cs="Times New Roman"/>
          <w:noProof/>
          <w:sz w:val="24"/>
          <w:szCs w:val="24"/>
          <w:lang w:val="id-ID"/>
        </w:rPr>
        <w:t>)</w:t>
      </w:r>
      <w:r w:rsidR="00A56544" w:rsidRPr="00B15891">
        <w:rPr>
          <w:rFonts w:ascii="Times New Roman" w:hAnsi="Times New Roman" w:cs="Times New Roman"/>
          <w:sz w:val="24"/>
          <w:szCs w:val="24"/>
          <w:lang w:val="id-ID"/>
        </w:rPr>
        <w:fldChar w:fldCharType="end"/>
      </w:r>
      <w:r w:rsidR="00A717EF" w:rsidRPr="00B15891">
        <w:rPr>
          <w:rFonts w:ascii="Times New Roman" w:hAnsi="Times New Roman" w:cs="Times New Roman"/>
          <w:sz w:val="24"/>
          <w:szCs w:val="24"/>
          <w:lang w:val="id-ID"/>
        </w:rPr>
        <w:t xml:space="preserve">. </w:t>
      </w:r>
    </w:p>
    <w:p w14:paraId="36F702FD" w14:textId="597C8089" w:rsidR="007908F8" w:rsidRPr="00B15891" w:rsidRDefault="00A717EF" w:rsidP="00207C3A">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Yang dihadirkan dalam </w:t>
      </w:r>
      <w:r w:rsidRPr="00B15891">
        <w:rPr>
          <w:rFonts w:ascii="Times New Roman" w:hAnsi="Times New Roman" w:cs="Times New Roman"/>
          <w:i/>
          <w:iCs/>
          <w:sz w:val="24"/>
          <w:szCs w:val="24"/>
          <w:lang w:val="id-ID"/>
        </w:rPr>
        <w:t>focus group discussion</w:t>
      </w:r>
      <w:r w:rsidRPr="00B15891">
        <w:rPr>
          <w:rFonts w:ascii="Times New Roman" w:hAnsi="Times New Roman" w:cs="Times New Roman"/>
          <w:sz w:val="24"/>
          <w:szCs w:val="24"/>
          <w:u w:val="single"/>
          <w:lang w:val="id-ID"/>
        </w:rPr>
        <w:t xml:space="preserve"> </w:t>
      </w:r>
      <w:r w:rsidRPr="00B15891">
        <w:rPr>
          <w:rFonts w:ascii="Times New Roman" w:hAnsi="Times New Roman" w:cs="Times New Roman"/>
          <w:sz w:val="24"/>
          <w:szCs w:val="24"/>
          <w:lang w:val="id-ID"/>
        </w:rPr>
        <w:t xml:space="preserve">adalah semua pihak yang terlibat dalam demokrasi. Artinya, dari </w:t>
      </w:r>
      <w:r w:rsidR="007908F8" w:rsidRPr="00B15891">
        <w:rPr>
          <w:rFonts w:ascii="Times New Roman" w:hAnsi="Times New Roman" w:cs="Times New Roman"/>
          <w:sz w:val="24"/>
          <w:szCs w:val="24"/>
          <w:lang w:val="id-ID"/>
        </w:rPr>
        <w:t>segala</w:t>
      </w:r>
      <w:r w:rsidRPr="00B15891">
        <w:rPr>
          <w:rFonts w:ascii="Times New Roman" w:hAnsi="Times New Roman" w:cs="Times New Roman"/>
          <w:sz w:val="24"/>
          <w:szCs w:val="24"/>
          <w:lang w:val="id-ID"/>
        </w:rPr>
        <w:t xml:space="preserve"> jenis kalangan yang mewakili kelompoknya </w:t>
      </w:r>
      <w:r w:rsidR="007908F8" w:rsidRPr="00B15891">
        <w:rPr>
          <w:rFonts w:ascii="Times New Roman" w:hAnsi="Times New Roman" w:cs="Times New Roman"/>
          <w:sz w:val="24"/>
          <w:szCs w:val="24"/>
          <w:lang w:val="id-ID"/>
        </w:rPr>
        <w:t>berdasarkan</w:t>
      </w:r>
      <w:r w:rsidR="009413E0" w:rsidRPr="00B15891">
        <w:rPr>
          <w:rFonts w:ascii="Times New Roman" w:hAnsi="Times New Roman" w:cs="Times New Roman"/>
          <w:sz w:val="24"/>
          <w:szCs w:val="24"/>
          <w:lang w:val="id-ID"/>
        </w:rPr>
        <w:t xml:space="preserve"> </w:t>
      </w:r>
      <w:r w:rsidRPr="00B15891">
        <w:rPr>
          <w:rFonts w:ascii="Times New Roman" w:hAnsi="Times New Roman" w:cs="Times New Roman"/>
          <w:sz w:val="24"/>
          <w:szCs w:val="24"/>
          <w:lang w:val="id-ID"/>
        </w:rPr>
        <w:t>je</w:t>
      </w:r>
      <w:r w:rsidR="007908F8" w:rsidRPr="00B15891">
        <w:rPr>
          <w:rFonts w:ascii="Times New Roman" w:hAnsi="Times New Roman" w:cs="Times New Roman"/>
          <w:sz w:val="24"/>
          <w:szCs w:val="24"/>
          <w:lang w:val="id-ID"/>
        </w:rPr>
        <w:t xml:space="preserve">nis pekerjaan, karena demokrasi adalah milik seluruh rakyat Indonesia. Namun demikian, ada kekurangannya, yaitu tidak diketahui secara pasti minimal jumlah orang yang hadir, dan minimal kapasitas pengetahuan yang dimiliki dari setiap individu yang hadir, karena ada kemungkinan bahwa terdapat individu yang tidak memberikan kontribusi dalam </w:t>
      </w:r>
      <w:r w:rsidR="007908F8" w:rsidRPr="00B15891">
        <w:rPr>
          <w:rFonts w:ascii="Times New Roman" w:hAnsi="Times New Roman" w:cs="Times New Roman"/>
          <w:i/>
          <w:iCs/>
          <w:sz w:val="24"/>
          <w:szCs w:val="24"/>
          <w:lang w:val="id-ID"/>
        </w:rPr>
        <w:t xml:space="preserve">focus group discussion </w:t>
      </w:r>
      <w:r w:rsidR="007908F8" w:rsidRPr="00B15891">
        <w:rPr>
          <w:rFonts w:ascii="Times New Roman" w:hAnsi="Times New Roman" w:cs="Times New Roman"/>
          <w:sz w:val="24"/>
          <w:szCs w:val="24"/>
          <w:lang w:val="id-ID"/>
        </w:rPr>
        <w:t>ini.</w:t>
      </w:r>
    </w:p>
    <w:p w14:paraId="24558C7D" w14:textId="187C0FFD" w:rsidR="008B59F8" w:rsidRPr="00B15891" w:rsidRDefault="008B59F8" w:rsidP="00207C3A">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Selain </w:t>
      </w:r>
      <w:r w:rsidRPr="00B15891">
        <w:rPr>
          <w:rFonts w:ascii="Times New Roman" w:hAnsi="Times New Roman" w:cs="Times New Roman"/>
          <w:i/>
          <w:iCs/>
          <w:sz w:val="24"/>
          <w:szCs w:val="24"/>
          <w:lang w:val="id-ID"/>
        </w:rPr>
        <w:t>focus group discussion</w:t>
      </w:r>
      <w:r w:rsidRPr="00B15891">
        <w:rPr>
          <w:rFonts w:ascii="Times New Roman" w:hAnsi="Times New Roman" w:cs="Times New Roman"/>
          <w:sz w:val="24"/>
          <w:szCs w:val="24"/>
          <w:lang w:val="id-ID"/>
        </w:rPr>
        <w:t>, ada tahap selaanjutnya yang dilakukan, yaitu wawancara mendalam. Wawancara mendalam ini dilakukan guna memverifikasi berita dan menggali lebih dalam lagi mengenai isu tertentu. Wawancara mendalam dilakukan pada orang yang dianggap ahli atau berperan dalam suatu isu tertentu. Apabila digambarkan, maka berikut adalah alur penghitungan indeks demokrasi dimulai dari pengumpulan data yang berasal dari surat kabar hingga penghitungan nilai indeks demokrasi menggunakan pembobotan tertentu yang telah ditetapkan oleh tim ahli di bidang demokrasi</w:t>
      </w:r>
      <w:r w:rsidR="009413E0" w:rsidRPr="00B15891">
        <w:rPr>
          <w:rFonts w:ascii="Times New Roman" w:hAnsi="Times New Roman" w:cs="Times New Roman"/>
          <w:sz w:val="24"/>
          <w:szCs w:val="24"/>
          <w:lang w:val="id-ID"/>
        </w:rPr>
        <w:t xml:space="preserve"> </w:t>
      </w:r>
      <w:r w:rsidR="009413E0" w:rsidRPr="00B15891">
        <w:rPr>
          <w:rFonts w:ascii="Times New Roman" w:hAnsi="Times New Roman" w:cs="Times New Roman"/>
          <w:sz w:val="24"/>
          <w:szCs w:val="24"/>
          <w:lang w:val="id-ID"/>
        </w:rPr>
        <w:fldChar w:fldCharType="begin" w:fldLock="1"/>
      </w:r>
      <w:r w:rsidR="00895072" w:rsidRPr="00B15891">
        <w:rPr>
          <w:rFonts w:ascii="Times New Roman" w:hAnsi="Times New Roman" w:cs="Times New Roman"/>
          <w:sz w:val="24"/>
          <w:szCs w:val="24"/>
          <w:lang w:val="id-ID"/>
        </w:rPr>
        <w:instrText>ADDIN CSL_CITATION {"citationItems":[{"id":"ITEM-1","itemData":{"author":[{"dropping-particle":"","family":"BPS","given":"","non-dropping-particle":"","parse-names":false,"suffix":""}],"id":"ITEM-1","issued":{"date-parts":[["2021"]]},"title":"Potret Demokrasi Provinsi Jawa Barat 2020","type":"report"},"uris":["http://www.mendeley.com/documents/?uuid=bfe32e48-d444-419b-a966-895164acbdc9"]}],"mendeley":{"formattedCitation":"(BPS, 2021)","plainTextFormattedCitation":"(BPS, 2021)","previouslyFormattedCitation":"(BPS, 2021)"},"properties":{"noteIndex":0},"schema":"https://github.com/citation-style-language/schema/raw/master/csl-citation.json"}</w:instrText>
      </w:r>
      <w:r w:rsidR="009413E0" w:rsidRPr="00B15891">
        <w:rPr>
          <w:rFonts w:ascii="Times New Roman" w:hAnsi="Times New Roman" w:cs="Times New Roman"/>
          <w:sz w:val="24"/>
          <w:szCs w:val="24"/>
          <w:lang w:val="id-ID"/>
        </w:rPr>
        <w:fldChar w:fldCharType="separate"/>
      </w:r>
      <w:r w:rsidR="009413E0" w:rsidRPr="00B15891">
        <w:rPr>
          <w:rFonts w:ascii="Times New Roman" w:hAnsi="Times New Roman" w:cs="Times New Roman"/>
          <w:noProof/>
          <w:sz w:val="24"/>
          <w:szCs w:val="24"/>
          <w:lang w:val="id-ID"/>
        </w:rPr>
        <w:t>(BPS, 2021)</w:t>
      </w:r>
      <w:r w:rsidR="009413E0" w:rsidRPr="00B15891">
        <w:rPr>
          <w:rFonts w:ascii="Times New Roman" w:hAnsi="Times New Roman" w:cs="Times New Roman"/>
          <w:sz w:val="24"/>
          <w:szCs w:val="24"/>
          <w:lang w:val="id-ID"/>
        </w:rPr>
        <w:fldChar w:fldCharType="end"/>
      </w:r>
      <w:r w:rsidR="009413E0" w:rsidRPr="00B15891">
        <w:rPr>
          <w:rFonts w:ascii="Times New Roman" w:hAnsi="Times New Roman" w:cs="Times New Roman"/>
          <w:sz w:val="24"/>
          <w:szCs w:val="24"/>
          <w:lang w:val="id-ID"/>
        </w:rPr>
        <w:t xml:space="preserve">. </w:t>
      </w:r>
    </w:p>
    <w:p w14:paraId="66607500" w14:textId="1D757CEF" w:rsidR="00577FA5" w:rsidRPr="00B15891" w:rsidRDefault="009413E0" w:rsidP="009413E0">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lastRenderedPageBreak/>
        <w:drawing>
          <wp:inline distT="0" distB="0" distL="0" distR="0" wp14:anchorId="170DBF4E" wp14:editId="4F80470B">
            <wp:extent cx="5039995" cy="565785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
                      <a:extLst>
                        <a:ext uri="{28A0092B-C50C-407E-A947-70E740481C1C}">
                          <a14:useLocalDpi xmlns:a14="http://schemas.microsoft.com/office/drawing/2010/main" val="0"/>
                        </a:ext>
                      </a:extLst>
                    </a:blip>
                    <a:stretch>
                      <a:fillRect/>
                    </a:stretch>
                  </pic:blipFill>
                  <pic:spPr>
                    <a:xfrm>
                      <a:off x="0" y="0"/>
                      <a:ext cx="5039995" cy="5657850"/>
                    </a:xfrm>
                    <a:prstGeom prst="rect">
                      <a:avLst/>
                    </a:prstGeom>
                  </pic:spPr>
                </pic:pic>
              </a:graphicData>
            </a:graphic>
          </wp:inline>
        </w:drawing>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4677"/>
      </w:tblGrid>
      <w:tr w:rsidR="009413E0" w:rsidRPr="00B15891" w14:paraId="7677FED0" w14:textId="77777777" w:rsidTr="00577FA5">
        <w:trPr>
          <w:jc w:val="center"/>
        </w:trPr>
        <w:tc>
          <w:tcPr>
            <w:tcW w:w="1555" w:type="dxa"/>
          </w:tcPr>
          <w:p w14:paraId="6119A5C1" w14:textId="01ECBCEC" w:rsidR="009413E0" w:rsidRPr="00B15891" w:rsidRDefault="009413E0" w:rsidP="00577FA5">
            <w:pPr>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Gambar I. 1</w:t>
            </w:r>
          </w:p>
        </w:tc>
        <w:tc>
          <w:tcPr>
            <w:tcW w:w="4677" w:type="dxa"/>
          </w:tcPr>
          <w:p w14:paraId="2FF8CA5C" w14:textId="66903E9A" w:rsidR="009413E0" w:rsidRPr="00B15891" w:rsidRDefault="00577FA5" w:rsidP="00577FA5">
            <w:pPr>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Diagram alur perhitungan Indeks Demokrasi</w:t>
            </w:r>
          </w:p>
        </w:tc>
      </w:tr>
    </w:tbl>
    <w:p w14:paraId="1284612D" w14:textId="185BF817" w:rsidR="00925278" w:rsidRPr="00B15891" w:rsidRDefault="00925278" w:rsidP="009413E0">
      <w:pPr>
        <w:spacing w:line="360" w:lineRule="auto"/>
        <w:jc w:val="both"/>
        <w:rPr>
          <w:rFonts w:ascii="Times New Roman" w:hAnsi="Times New Roman" w:cs="Times New Roman"/>
          <w:sz w:val="24"/>
          <w:szCs w:val="24"/>
          <w:lang w:val="id-ID"/>
        </w:rPr>
      </w:pPr>
    </w:p>
    <w:p w14:paraId="6D0AAB4F" w14:textId="398C5CCA" w:rsidR="00254A98" w:rsidRPr="00B15891" w:rsidRDefault="00F601A3" w:rsidP="00F601A3">
      <w:pPr>
        <w:pStyle w:val="Heading2"/>
        <w:spacing w:line="360" w:lineRule="auto"/>
        <w:ind w:left="360"/>
        <w:rPr>
          <w:rFonts w:ascii="Times New Roman" w:hAnsi="Times New Roman" w:cs="Times New Roman"/>
          <w:b/>
          <w:bCs/>
          <w:color w:val="auto"/>
          <w:sz w:val="24"/>
          <w:szCs w:val="24"/>
          <w:lang w:val="id-ID"/>
        </w:rPr>
      </w:pPr>
      <w:r w:rsidRPr="00B15891">
        <w:rPr>
          <w:rFonts w:ascii="Times New Roman" w:hAnsi="Times New Roman" w:cs="Times New Roman"/>
          <w:b/>
          <w:bCs/>
          <w:color w:val="auto"/>
          <w:sz w:val="24"/>
          <w:szCs w:val="24"/>
          <w:lang w:val="id-ID"/>
        </w:rPr>
        <w:t>Latar Belakang</w:t>
      </w:r>
    </w:p>
    <w:p w14:paraId="570C1409" w14:textId="5429A77F" w:rsidR="00BF3349" w:rsidRPr="00B15891" w:rsidRDefault="001E5F1E" w:rsidP="001E5F1E">
      <w:pPr>
        <w:pStyle w:val="ListParagraph"/>
        <w:spacing w:line="360" w:lineRule="auto"/>
        <w:ind w:left="0"/>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Penelitian ini dilatarbelakangi oleh pentingnya pengukuran demokrasi. Seperti yang dijelaskan oleh </w:t>
      </w:r>
      <w:r w:rsidR="00895072" w:rsidRPr="00B15891">
        <w:rPr>
          <w:rFonts w:ascii="Times New Roman" w:hAnsi="Times New Roman" w:cs="Times New Roman"/>
          <w:sz w:val="24"/>
          <w:szCs w:val="24"/>
          <w:lang w:val="id-ID"/>
        </w:rPr>
        <w:t xml:space="preserve"> BPS </w:t>
      </w:r>
      <w:r w:rsidR="00895072" w:rsidRPr="00B15891">
        <w:rPr>
          <w:rFonts w:ascii="Times New Roman" w:hAnsi="Times New Roman" w:cs="Times New Roman"/>
          <w:sz w:val="24"/>
          <w:szCs w:val="24"/>
          <w:lang w:val="id-ID"/>
        </w:rPr>
        <w:fldChar w:fldCharType="begin" w:fldLock="1"/>
      </w:r>
      <w:r w:rsidR="00E216A5" w:rsidRPr="00B15891">
        <w:rPr>
          <w:rFonts w:ascii="Times New Roman" w:hAnsi="Times New Roman" w:cs="Times New Roman"/>
          <w:sz w:val="24"/>
          <w:szCs w:val="24"/>
          <w:lang w:val="id-ID"/>
        </w:rPr>
        <w:instrText>ADDIN CSL_CITATION {"citationItems":[{"id":"ITEM-1","itemData":{"author":[{"dropping-particle":"","family":"BPS","given":"","non-dropping-particle":"","parse-names":false,"suffix":""}],"id":"ITEM-1","issued":{"date-parts":[["2021"]]},"title":"Potret Demokrasi Provinsi Jawa Barat 2020","type":"report"},"suppress-author":1,"uris":["http://www.mendeley.com/documents/?uuid=bfe32e48-d444-419b-a966-895164acbdc9"]}],"mendeley":{"formattedCitation":"(2021)","plainTextFormattedCitation":"(2021)","previouslyFormattedCitation":"(2021)"},"properties":{"noteIndex":0},"schema":"https://github.com/citation-style-language/schema/raw/master/csl-citation.json"}</w:instrText>
      </w:r>
      <w:r w:rsidR="00895072" w:rsidRPr="00B15891">
        <w:rPr>
          <w:rFonts w:ascii="Times New Roman" w:hAnsi="Times New Roman" w:cs="Times New Roman"/>
          <w:sz w:val="24"/>
          <w:szCs w:val="24"/>
          <w:lang w:val="id-ID"/>
        </w:rPr>
        <w:fldChar w:fldCharType="separate"/>
      </w:r>
      <w:r w:rsidR="00895072" w:rsidRPr="00B15891">
        <w:rPr>
          <w:rFonts w:ascii="Times New Roman" w:hAnsi="Times New Roman" w:cs="Times New Roman"/>
          <w:noProof/>
          <w:sz w:val="24"/>
          <w:szCs w:val="24"/>
          <w:lang w:val="id-ID"/>
        </w:rPr>
        <w:t>(2021)</w:t>
      </w:r>
      <w:r w:rsidR="00895072" w:rsidRPr="00B15891">
        <w:rPr>
          <w:rFonts w:ascii="Times New Roman" w:hAnsi="Times New Roman" w:cs="Times New Roman"/>
          <w:sz w:val="24"/>
          <w:szCs w:val="24"/>
          <w:lang w:val="id-ID"/>
        </w:rPr>
        <w:fldChar w:fldCharType="end"/>
      </w:r>
      <w:r w:rsidR="00895072" w:rsidRPr="00B15891">
        <w:rPr>
          <w:rFonts w:ascii="Times New Roman" w:hAnsi="Times New Roman" w:cs="Times New Roman"/>
          <w:sz w:val="24"/>
          <w:szCs w:val="24"/>
          <w:lang w:val="id-ID"/>
        </w:rPr>
        <w:t xml:space="preserve"> bahwa </w:t>
      </w:r>
      <w:r w:rsidR="00BF3349" w:rsidRPr="00B15891">
        <w:rPr>
          <w:rFonts w:ascii="Times New Roman" w:hAnsi="Times New Roman" w:cs="Times New Roman"/>
          <w:sz w:val="24"/>
          <w:szCs w:val="24"/>
          <w:lang w:val="id-ID"/>
        </w:rPr>
        <w:t xml:space="preserve">pengukuran demokrasi berada pada tingkat provinsi, sehingga pentingnya pengukuran demokrasi bertujuan untuk mengetahui taraf demokrasi di setiap provinsi, sehingga dapat dibandingkan antar wilayah dan antar tahun karena pengukuran demokrasi yang berasal dari indeks demokrasi dihitung setahun sekali. Nilai demokrasi ini, dapat menjadi umpan atau sumber landasan untuk membuat rencana kebijakan terkait politik di provinsi tersebut. </w:t>
      </w:r>
      <w:r w:rsidR="00BF3349" w:rsidRPr="00B15891">
        <w:rPr>
          <w:rFonts w:ascii="Times New Roman" w:hAnsi="Times New Roman" w:cs="Times New Roman"/>
          <w:sz w:val="24"/>
          <w:szCs w:val="24"/>
          <w:lang w:val="id-ID"/>
        </w:rPr>
        <w:lastRenderedPageBreak/>
        <w:t xml:space="preserve">Misalnya, dengan adanya penurunan nilai demokrasi, maka untuk tahun selanjutnya direncanakan program pemerintahan yang bertujuan untuk meningkatkan kesadaran </w:t>
      </w:r>
      <w:r w:rsidR="00F2338B" w:rsidRPr="00B15891">
        <w:rPr>
          <w:rFonts w:ascii="Times New Roman" w:hAnsi="Times New Roman" w:cs="Times New Roman"/>
          <w:sz w:val="24"/>
          <w:szCs w:val="24"/>
          <w:lang w:val="id-ID"/>
        </w:rPr>
        <w:t>demokrasi di provinsi tersebut.</w:t>
      </w:r>
    </w:p>
    <w:p w14:paraId="094ED44D" w14:textId="2FF3C7F9" w:rsidR="001E5F1E" w:rsidRPr="00B15891" w:rsidRDefault="00BF3349" w:rsidP="001E5F1E">
      <w:pPr>
        <w:pStyle w:val="ListParagraph"/>
        <w:spacing w:line="360" w:lineRule="auto"/>
        <w:ind w:left="0"/>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Selain </w:t>
      </w:r>
      <w:r w:rsidR="00F2338B" w:rsidRPr="00B15891">
        <w:rPr>
          <w:rFonts w:ascii="Times New Roman" w:hAnsi="Times New Roman" w:cs="Times New Roman"/>
          <w:sz w:val="24"/>
          <w:szCs w:val="24"/>
          <w:lang w:val="id-ID"/>
        </w:rPr>
        <w:t>indeks demokrasi di setiap provinsi</w:t>
      </w:r>
      <w:r w:rsidRPr="00B15891">
        <w:rPr>
          <w:rFonts w:ascii="Times New Roman" w:hAnsi="Times New Roman" w:cs="Times New Roman"/>
          <w:sz w:val="24"/>
          <w:szCs w:val="24"/>
          <w:lang w:val="id-ID"/>
        </w:rPr>
        <w:t>, dihitung pu</w:t>
      </w:r>
      <w:r w:rsidR="00F2338B" w:rsidRPr="00B15891">
        <w:rPr>
          <w:rFonts w:ascii="Times New Roman" w:hAnsi="Times New Roman" w:cs="Times New Roman"/>
          <w:sz w:val="24"/>
          <w:szCs w:val="24"/>
          <w:lang w:val="id-ID"/>
        </w:rPr>
        <w:t>l</w:t>
      </w:r>
      <w:r w:rsidRPr="00B15891">
        <w:rPr>
          <w:rFonts w:ascii="Times New Roman" w:hAnsi="Times New Roman" w:cs="Times New Roman"/>
          <w:sz w:val="24"/>
          <w:szCs w:val="24"/>
          <w:lang w:val="id-ID"/>
        </w:rPr>
        <w:t xml:space="preserve">a rata-rata indeks demokrasi seluruh provinsi dengan penimbang tertentu untuk menghitung indeks demokrasi Indonesia. Hal ini bertujuan untuk mengetahui nilai demokrasi Indonesia </w:t>
      </w:r>
      <w:r w:rsidR="00F2338B" w:rsidRPr="00B15891">
        <w:rPr>
          <w:rFonts w:ascii="Times New Roman" w:hAnsi="Times New Roman" w:cs="Times New Roman"/>
          <w:sz w:val="24"/>
          <w:szCs w:val="24"/>
          <w:lang w:val="id-ID"/>
        </w:rPr>
        <w:t xml:space="preserve">di antara negara-negara lain. </w:t>
      </w:r>
      <w:r w:rsidR="00E216A5" w:rsidRPr="00B15891">
        <w:rPr>
          <w:rFonts w:ascii="Times New Roman" w:hAnsi="Times New Roman" w:cs="Times New Roman"/>
          <w:sz w:val="24"/>
          <w:szCs w:val="24"/>
          <w:lang w:val="id-ID"/>
        </w:rPr>
        <w:t xml:space="preserve">Pada publikasi yang ditulis oleh Bashar </w:t>
      </w:r>
      <w:r w:rsidR="00E216A5" w:rsidRPr="00B15891">
        <w:rPr>
          <w:rFonts w:ascii="Times New Roman" w:hAnsi="Times New Roman" w:cs="Times New Roman"/>
          <w:sz w:val="24"/>
          <w:szCs w:val="24"/>
          <w:lang w:val="id-ID"/>
        </w:rPr>
        <w:fldChar w:fldCharType="begin" w:fldLock="1"/>
      </w:r>
      <w:r w:rsidR="00822400" w:rsidRPr="00B15891">
        <w:rPr>
          <w:rFonts w:ascii="Times New Roman" w:hAnsi="Times New Roman" w:cs="Times New Roman"/>
          <w:sz w:val="24"/>
          <w:szCs w:val="24"/>
          <w:lang w:val="id-ID"/>
        </w:rPr>
        <w:instrText>ADDIN CSL_CITATION {"citationItems":[{"id":"ITEM-1","itemData":{"ISBN":"9781392707012","abstract":"Parametric analysis of any real-world data is the most powerful tool to characterize the probabilistic behavior in social, economic, medical, epidemiological, and other areas of study. In the present study, we identify the theoretical Probability Distribution Function(PDF) for Democracy Index Scores (DIS) from the Economist Intelligence Unit (EIU) database and estimate the maximum likelihood estimates of the theoretical PDFS. We also identify the individual PDFs for each of the clusters, Full Democracy, Flawed Democracy, Hybrid Regime, and Authoritarian Regime defined by the Economist Intelligence Unit (EIU). A statistical model is a convenient instrument to predict the future value of any real phenomenon. In addition to identifying probability distributions, we predict the DIS for 167 countries of the world through a regression model with a high degree of accuracy. Then we do cluster analysis through (K − means) clustering algorithm based on the DIS predicted by the corresponding statistical model we have developed. By extracting Corruption Perception Index (CPI) and World Governance Index (WGI) from Transparency International (TI) and World Bank (WB) databases respectively, we estimate a theoretical PDF of CPI for 175 countries of the world. Moreover, we estimate individual PDFs for each of the clusters - Highly Corrupted, Moderately Corrupted, Fairly Corrupted, and Least Corrupted countries of the world. We conducted statistical analyses on Hemophilia A based on the data retrieved from Centers for Disease Control and Prevention (CDC) CHAMP F 8 surveillance program to identify the risk factors involved in Severity level of Hemophilia A. We have identified a statistical model for probability prediction of the Severity level of Hemophilia A. Finally, we study some standard machine learning algorithms to compare and identify the best algorithm to classify and predict the correct state of a prediabetes condition in individuals. For this present study, the data was extracted from the National Health and Nutrition Examination Surveys (NHANES), part of the Centers for Disease Control and Prevention (CDC). We compare the identified champion algorithm to the existing machine learning algorithms suggested by some researchers in other countries of the world.","author":[{"dropping-particle":"","family":"Bashar","given":"A K M Raquibul","non-dropping-particle":"","parse-names":false,"suffix":""}],"container-title":"ProQuest Dissertations and Theses","id":"ITEM-1","issue":"September","issued":{"date-parts":[["2019"]]},"number-of-pages":"128","title":"Probabilistic Modeling of Democracy, Corruption, Hemophilia A and Prediabetes Data","type":"thesis"},"suppress-author":1,"uris":["http://www.mendeley.com/documents/?uuid=c5166e60-5765-4b99-98e1-ec4a09d87e75"]}],"mendeley":{"formattedCitation":"(2019)","plainTextFormattedCitation":"(2019)","previouslyFormattedCitation":"(2019)"},"properties":{"noteIndex":0},"schema":"https://github.com/citation-style-language/schema/raw/master/csl-citation.json"}</w:instrText>
      </w:r>
      <w:r w:rsidR="00E216A5" w:rsidRPr="00B15891">
        <w:rPr>
          <w:rFonts w:ascii="Times New Roman" w:hAnsi="Times New Roman" w:cs="Times New Roman"/>
          <w:sz w:val="24"/>
          <w:szCs w:val="24"/>
          <w:lang w:val="id-ID"/>
        </w:rPr>
        <w:fldChar w:fldCharType="separate"/>
      </w:r>
      <w:r w:rsidR="00E216A5" w:rsidRPr="00B15891">
        <w:rPr>
          <w:rFonts w:ascii="Times New Roman" w:hAnsi="Times New Roman" w:cs="Times New Roman"/>
          <w:noProof/>
          <w:sz w:val="24"/>
          <w:szCs w:val="24"/>
          <w:lang w:val="id-ID"/>
        </w:rPr>
        <w:t>(2019)</w:t>
      </w:r>
      <w:r w:rsidR="00E216A5" w:rsidRPr="00B15891">
        <w:rPr>
          <w:rFonts w:ascii="Times New Roman" w:hAnsi="Times New Roman" w:cs="Times New Roman"/>
          <w:sz w:val="24"/>
          <w:szCs w:val="24"/>
          <w:lang w:val="id-ID"/>
        </w:rPr>
        <w:fldChar w:fldCharType="end"/>
      </w:r>
      <w:r w:rsidR="00E216A5" w:rsidRPr="00B15891">
        <w:rPr>
          <w:rFonts w:ascii="Times New Roman" w:hAnsi="Times New Roman" w:cs="Times New Roman"/>
          <w:sz w:val="24"/>
          <w:szCs w:val="24"/>
          <w:lang w:val="id-ID"/>
        </w:rPr>
        <w:t xml:space="preserve">, disebutkan bahwa nilai demokrasi mempengaruhi besaran bantuan atau pinjaman yang dikeluarkan oleh </w:t>
      </w:r>
      <w:r w:rsidR="00E216A5" w:rsidRPr="00B15891">
        <w:rPr>
          <w:rFonts w:ascii="Times New Roman" w:hAnsi="Times New Roman" w:cs="Times New Roman"/>
          <w:i/>
          <w:iCs/>
          <w:sz w:val="24"/>
          <w:szCs w:val="24"/>
          <w:lang w:val="id-ID"/>
        </w:rPr>
        <w:t>World Bank</w:t>
      </w:r>
      <w:r w:rsidR="00E216A5" w:rsidRPr="00B15891">
        <w:rPr>
          <w:rFonts w:ascii="Times New Roman" w:hAnsi="Times New Roman" w:cs="Times New Roman"/>
          <w:sz w:val="24"/>
          <w:szCs w:val="24"/>
          <w:lang w:val="id-ID"/>
        </w:rPr>
        <w:t xml:space="preserve">, </w:t>
      </w:r>
      <w:r w:rsidR="00E216A5" w:rsidRPr="00B15891">
        <w:rPr>
          <w:rFonts w:ascii="Times New Roman" w:hAnsi="Times New Roman" w:cs="Times New Roman"/>
          <w:i/>
          <w:iCs/>
          <w:sz w:val="24"/>
          <w:szCs w:val="24"/>
          <w:lang w:val="id-ID"/>
        </w:rPr>
        <w:t>International Monetary Fund</w:t>
      </w:r>
      <w:r w:rsidR="00E216A5" w:rsidRPr="00B15891">
        <w:rPr>
          <w:rFonts w:ascii="Times New Roman" w:hAnsi="Times New Roman" w:cs="Times New Roman"/>
          <w:sz w:val="24"/>
          <w:szCs w:val="24"/>
          <w:lang w:val="id-ID"/>
        </w:rPr>
        <w:t xml:space="preserve">, </w:t>
      </w:r>
      <w:r w:rsidR="00E216A5" w:rsidRPr="00B15891">
        <w:rPr>
          <w:rFonts w:ascii="Times New Roman" w:hAnsi="Times New Roman" w:cs="Times New Roman"/>
          <w:i/>
          <w:iCs/>
          <w:sz w:val="24"/>
          <w:szCs w:val="24"/>
          <w:lang w:val="id-ID"/>
        </w:rPr>
        <w:t>World Health Organization</w:t>
      </w:r>
      <w:r w:rsidR="00E216A5" w:rsidRPr="00B15891">
        <w:rPr>
          <w:rFonts w:ascii="Times New Roman" w:hAnsi="Times New Roman" w:cs="Times New Roman"/>
          <w:sz w:val="24"/>
          <w:szCs w:val="24"/>
          <w:lang w:val="id-ID"/>
        </w:rPr>
        <w:t xml:space="preserve">, dan lain-lain. Selain itu, </w:t>
      </w:r>
      <w:r w:rsidR="006921D7" w:rsidRPr="00B15891">
        <w:rPr>
          <w:rFonts w:ascii="Times New Roman" w:hAnsi="Times New Roman" w:cs="Times New Roman"/>
          <w:sz w:val="24"/>
          <w:szCs w:val="24"/>
          <w:lang w:val="id-ID"/>
        </w:rPr>
        <w:t>demokrasi yang baik akan menciptakan kondisi ekonomi yang baik</w:t>
      </w:r>
      <w:r w:rsidR="00822400" w:rsidRPr="00B15891">
        <w:rPr>
          <w:rFonts w:ascii="Times New Roman" w:hAnsi="Times New Roman" w:cs="Times New Roman"/>
          <w:sz w:val="24"/>
          <w:szCs w:val="24"/>
          <w:lang w:val="id-ID"/>
        </w:rPr>
        <w:t xml:space="preserve"> </w:t>
      </w:r>
      <w:r w:rsidR="006921D7" w:rsidRPr="00B15891">
        <w:rPr>
          <w:rFonts w:ascii="Times New Roman" w:hAnsi="Times New Roman" w:cs="Times New Roman"/>
          <w:sz w:val="24"/>
          <w:szCs w:val="24"/>
          <w:lang w:val="id-ID"/>
        </w:rPr>
        <w:fldChar w:fldCharType="begin" w:fldLock="1"/>
      </w:r>
      <w:r w:rsidR="009A7997" w:rsidRPr="00B15891">
        <w:rPr>
          <w:rFonts w:ascii="Times New Roman" w:hAnsi="Times New Roman" w:cs="Times New Roman"/>
          <w:sz w:val="24"/>
          <w:szCs w:val="24"/>
          <w:lang w:val="id-ID"/>
        </w:rPr>
        <w:instrText>ADDIN CSL_CITATION {"citationItems":[{"id":"ITEM-1","itemData":{"DOI":"10.1146/annurev-polisci-050718-043546","ISSN":"10942939","abstract":"Scholars continue to disagree about the relationship between economic development and democracy. I review the history of the debate and summarize patterns visible in data available today. I find a strong and consistent relationship between higher income and both democratization and democratic survival in the medium term (10-20 years), but not necessarily in shorter time windows. Building on several recent studies, I sketch out a new conditional modernization theory, which can account for such lags. The key idea is that the effect of development on democracy is triggered by disruptive events such as economic crises, military defeats, or¤mdash¤most generally¤mdash¤leader change. Political outcomes depend on both the development level and, at intermediate income ranges, how citizens coordinate. Waves of leader turnover in autocracies correlate with temporarily stronger links between income and democratization, which, in turn, coincide with the first two waves of democracy.","author":[{"dropping-particle":"","family":"Treisman","given":"Daniel","non-dropping-particle":"","parse-names":false,"suffix":""}],"container-title":"Annual Review of Political Science","id":"ITEM-1","issued":{"date-parts":[["2020"]]},"page":"241-257","title":"Economic Development and Democracy: Predispositions and Triggers","type":"article-journal","volume":"23"},"uris":["http://www.mendeley.com/documents/?uuid=0420d4ac-cac2-4b2b-8f3c-7178b73677ef"]},{"id":"ITEM-2","itemData":{"author":[{"dropping-particle":"","family":"Martin","given":"Cathie","non-dropping-particle":"","parse-names":false,"suffix":""},{"dropping-particle":"","family":"Mobarak","given":"Mushfiq","non-dropping-particle":"","parse-names":false,"suffix":""},{"dropping-particle":"","family":"Sekhon","given":"Jas","non-dropping-particle":"","parse-names":false,"suffix":""},{"dropping-particle":"","family":"Snyder","given":"Richard","non-dropping-particle":"","parse-names":false,"suffix":""},{"dropping-particle":"Van De","family":"Walle","given":"Nicolas","non-dropping-particle":"","parse-names":false,"suffix":""}],"id":"ITEM-2","issue":"December 2004","issued":{"date-parts":[["2018"]]},"title":"Democracy and Economic Growth A Historical Perspective","type":"article-journal","volume":"57"},"uris":["http://www.mendeley.com/documents/?uuid=7750f2df-034b-4930-bc2f-afe709bb940a"]}],"mendeley":{"formattedCitation":"(Martin dkk., 2018; Treisman, 2020)","plainTextFormattedCitation":"(Martin dkk., 2018; Treisman, 2020)","previouslyFormattedCitation":"(Martin dkk., 2018; Treisman, 2020)"},"properties":{"noteIndex":0},"schema":"https://github.com/citation-style-language/schema/raw/master/csl-citation.json"}</w:instrText>
      </w:r>
      <w:r w:rsidR="006921D7" w:rsidRPr="00B15891">
        <w:rPr>
          <w:rFonts w:ascii="Times New Roman" w:hAnsi="Times New Roman" w:cs="Times New Roman"/>
          <w:sz w:val="24"/>
          <w:szCs w:val="24"/>
          <w:lang w:val="id-ID"/>
        </w:rPr>
        <w:fldChar w:fldCharType="separate"/>
      </w:r>
      <w:r w:rsidR="006921D7" w:rsidRPr="00B15891">
        <w:rPr>
          <w:rFonts w:ascii="Times New Roman" w:hAnsi="Times New Roman" w:cs="Times New Roman"/>
          <w:noProof/>
          <w:sz w:val="24"/>
          <w:szCs w:val="24"/>
          <w:lang w:val="id-ID"/>
        </w:rPr>
        <w:t>(Martin dkk., 2018; Treisman, 2020)</w:t>
      </w:r>
      <w:r w:rsidR="006921D7" w:rsidRPr="00B15891">
        <w:rPr>
          <w:rFonts w:ascii="Times New Roman" w:hAnsi="Times New Roman" w:cs="Times New Roman"/>
          <w:sz w:val="24"/>
          <w:szCs w:val="24"/>
          <w:lang w:val="id-ID"/>
        </w:rPr>
        <w:fldChar w:fldCharType="end"/>
      </w:r>
      <w:r w:rsidR="006921D7" w:rsidRPr="00B15891">
        <w:rPr>
          <w:rFonts w:ascii="Times New Roman" w:hAnsi="Times New Roman" w:cs="Times New Roman"/>
          <w:sz w:val="24"/>
          <w:szCs w:val="24"/>
          <w:lang w:val="id-ID"/>
        </w:rPr>
        <w:t xml:space="preserve">. </w:t>
      </w:r>
      <w:r w:rsidR="00280CB6" w:rsidRPr="00B15891">
        <w:rPr>
          <w:rFonts w:ascii="Times New Roman" w:hAnsi="Times New Roman" w:cs="Times New Roman"/>
          <w:sz w:val="24"/>
          <w:szCs w:val="24"/>
          <w:lang w:val="id-ID"/>
        </w:rPr>
        <w:t xml:space="preserve">Kondisi demokrasi yang baik berarti bebas dari kekerasan dan ancaman sehingga </w:t>
      </w:r>
      <w:r w:rsidR="006B2577" w:rsidRPr="00B15891">
        <w:rPr>
          <w:rFonts w:ascii="Times New Roman" w:hAnsi="Times New Roman" w:cs="Times New Roman"/>
          <w:sz w:val="24"/>
          <w:szCs w:val="24"/>
          <w:lang w:val="id-ID"/>
        </w:rPr>
        <w:t>kegiatan ekonomi dapat berjalan seperti biasa, tidak terkendala oleh situasi atau kejadian yang menghambat kegiatan ekonomi.</w:t>
      </w:r>
    </w:p>
    <w:p w14:paraId="2D1E1384" w14:textId="72B09E9B" w:rsidR="006B2577" w:rsidRPr="00B15891" w:rsidRDefault="006B2577" w:rsidP="001E5F1E">
      <w:pPr>
        <w:pStyle w:val="ListParagraph"/>
        <w:spacing w:line="360" w:lineRule="auto"/>
        <w:ind w:left="0"/>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Hal lain yang membuat pengukuran demokrasi itu penting adalah sebagai sumber data penelitian para akademisi Indonesia maupun luar negeri yang tertarik atau berkecimpung di bidang politik dan keamanan, khususnya mengenai demokrasi. </w:t>
      </w:r>
      <w:r w:rsidR="00FC65D1" w:rsidRPr="00B15891">
        <w:rPr>
          <w:rFonts w:ascii="Times New Roman" w:hAnsi="Times New Roman" w:cs="Times New Roman"/>
          <w:sz w:val="24"/>
          <w:szCs w:val="24"/>
          <w:lang w:val="id-ID"/>
        </w:rPr>
        <w:t xml:space="preserve">Achmad dkk. </w:t>
      </w:r>
      <w:r w:rsidR="009A7997" w:rsidRPr="00B15891">
        <w:rPr>
          <w:rFonts w:ascii="Times New Roman" w:hAnsi="Times New Roman" w:cs="Times New Roman"/>
          <w:sz w:val="24"/>
          <w:szCs w:val="24"/>
          <w:lang w:val="id-ID"/>
        </w:rPr>
        <w:fldChar w:fldCharType="begin" w:fldLock="1"/>
      </w:r>
      <w:r w:rsidR="00FC65D1" w:rsidRPr="00B15891">
        <w:rPr>
          <w:rFonts w:ascii="Times New Roman" w:hAnsi="Times New Roman" w:cs="Times New Roman"/>
          <w:sz w:val="24"/>
          <w:szCs w:val="24"/>
          <w:lang w:val="id-ID"/>
        </w:rPr>
        <w:instrText>ADDIN CSL_CITATION {"citationItems":[{"id":"ITEM-1","itemData":{"ISBN":"9786237889175","author":[{"dropping-particle":"","family":"Achmad","given":"Zainal Abidin","non-dropping-particle":"","parse-names":false,"suffix":""},{"dropping-particle":"","family":"Siswati","given":"Endah","non-dropping-particle":"","parse-names":false,"suffix":""},{"dropping-particle":"","family":"Wahyudi","given":"Agus","non-dropping-particle":"","parse-names":false,"suffix":""}],"id":"ITEM-1","issue":"May","issued":{"date-parts":[["2020"]]},"title":"DATA INDEKS DEMOKRASI INDONESIA ( IDI ) DI KOTA BLITAR TAHUN 2018","type":"book"},"suppress-author":1,"uris":["http://www.mendeley.com/documents/?uuid=9540a20d-0622-4b34-b752-dc3cf023d226"]}],"mendeley":{"formattedCitation":"(2020)","plainTextFormattedCitation":"(2020)","previouslyFormattedCitation":"(2020)"},"properties":{"noteIndex":0},"schema":"https://github.com/citation-style-language/schema/raw/master/csl-citation.json"}</w:instrText>
      </w:r>
      <w:r w:rsidR="009A7997" w:rsidRPr="00B15891">
        <w:rPr>
          <w:rFonts w:ascii="Times New Roman" w:hAnsi="Times New Roman" w:cs="Times New Roman"/>
          <w:sz w:val="24"/>
          <w:szCs w:val="24"/>
          <w:lang w:val="id-ID"/>
        </w:rPr>
        <w:fldChar w:fldCharType="separate"/>
      </w:r>
      <w:r w:rsidR="00FC65D1" w:rsidRPr="00B15891">
        <w:rPr>
          <w:rFonts w:ascii="Times New Roman" w:hAnsi="Times New Roman" w:cs="Times New Roman"/>
          <w:noProof/>
          <w:sz w:val="24"/>
          <w:szCs w:val="24"/>
          <w:lang w:val="id-ID"/>
        </w:rPr>
        <w:t>(2020)</w:t>
      </w:r>
      <w:r w:rsidR="009A7997" w:rsidRPr="00B15891">
        <w:rPr>
          <w:rFonts w:ascii="Times New Roman" w:hAnsi="Times New Roman" w:cs="Times New Roman"/>
          <w:sz w:val="24"/>
          <w:szCs w:val="24"/>
          <w:lang w:val="id-ID"/>
        </w:rPr>
        <w:fldChar w:fldCharType="end"/>
      </w:r>
      <w:r w:rsidR="009A7997" w:rsidRPr="00B15891">
        <w:rPr>
          <w:rFonts w:ascii="Times New Roman" w:hAnsi="Times New Roman" w:cs="Times New Roman"/>
          <w:sz w:val="24"/>
          <w:szCs w:val="24"/>
          <w:lang w:val="id-ID"/>
        </w:rPr>
        <w:t xml:space="preserve"> membuat tulisan mengenai indeks demokrasi di Kota Blitar tahun 2018, dimana nilai demokrasi tahun tersebut diulas berdasarkan publikasi-publikasi sebelumnya, kemudian dikaitkan dengan nilai demokrasi pada tahun tersebut.</w:t>
      </w:r>
    </w:p>
    <w:p w14:paraId="322C7781" w14:textId="17037A56" w:rsidR="00AE2A52" w:rsidRPr="00B15891" w:rsidRDefault="00FC65D1" w:rsidP="00AE2A52">
      <w:pPr>
        <w:pStyle w:val="ListParagraph"/>
        <w:spacing w:line="360" w:lineRule="auto"/>
        <w:ind w:left="0"/>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Kemudian, Adib dkk. </w:t>
      </w:r>
      <w:r w:rsidRPr="00B15891">
        <w:rPr>
          <w:rFonts w:ascii="Times New Roman" w:hAnsi="Times New Roman" w:cs="Times New Roman"/>
          <w:sz w:val="24"/>
          <w:szCs w:val="24"/>
          <w:lang w:val="id-ID"/>
        </w:rPr>
        <w:fldChar w:fldCharType="begin" w:fldLock="1"/>
      </w:r>
      <w:r w:rsidR="00AE2A52" w:rsidRPr="00B15891">
        <w:rPr>
          <w:rFonts w:ascii="Times New Roman" w:hAnsi="Times New Roman" w:cs="Times New Roman"/>
          <w:sz w:val="24"/>
          <w:szCs w:val="24"/>
          <w:lang w:val="id-ID"/>
        </w:rPr>
        <w:instrText>ADDIN CSL_CITATION {"citationItems":[{"id":"ITEM-1","itemData":{"abstract":"Penelitian ini bertujuan untuk mengetahui dan menganalisa pengaruh hubungan Demokrasi, Indeks Gini dan Upah Minimum Provinsi terhadap Pertumbuhan Ekonomi di Indonesia. Data yang digunakan adalah data panel dari 33 Provinsi di Indonesia selama periode tahun 2010-2016. Jenis penelitian yang digunakan adalah deskriptif dan asosiatif. Jenis data yang digunakan adalah data sekunder. Penelitian ini menggunakan pendekatan Random Effect Model (REM). Hasil penelitian ini menunjukkan bahwa: (1) Indeks Demokrasi Indonesia tidak berpengaruh signifikan terhadap Pertumbuhan Ekonomi di Indonesia, (2) Indeks gini berpengaruh negatif dan signifikan terhadap Pertumbuhan Ekonomi di Indonesia, (3) Upah Minimum Provinsi berpengaruh positif dan signifikan terhadap Pertumbuhan Ekonomi di Indonesia., (4) Indeks Demokrasi Indonesia, Indeks Gini, Upah Minimum Provinsi berpengaruh signifikan terhadap Pertumbuhan Ekonomi di Indonesia. Disarankan kepada pemerintah hendaknya lebih memperhatikan kondisi Demokrasi, Indeks Gini dan Upah Minimum Provinsi, karena dengan begitu dapat memberikan pengaruh terhadap pertumbuhan ekonomi di Indonesia.","author":[{"dropping-particle":"","family":"Adib","given":"","non-dropping-particle":"","parse-names":false,"suffix":""},{"dropping-particle":"","family":"Idris","given":"","non-dropping-particle":"","parse-names":false,"suffix":""},{"dropping-particle":"","family":"Triani","given":"Mike","non-dropping-particle":"","parse-names":false,"suffix":""}],"container-title":"Ecosains Jurnal Ilmiah Ekonomi dan Pembangunan","id":"ITEM-1","issued":{"date-parts":[["2019"]]},"page":"10","title":"Analisis Pengaruh Demokrasi , Indeks Gini dan Upah Minimum Provinsi Terhadap Pertumbuhan Ekonomi di Indonesia","type":"article-journal","volume":"8 No1"},"suppress-author":1,"uris":["http://www.mendeley.com/documents/?uuid=22d72ed4-37fc-4677-9f46-ad1279da89bd"]}],"mendeley":{"formattedCitation":"(2019)","plainTextFormattedCitation":"(2019)","previouslyFormattedCitation":"(2019)"},"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2019)</w:t>
      </w:r>
      <w:r w:rsidRPr="00B15891">
        <w:rPr>
          <w:rFonts w:ascii="Times New Roman" w:hAnsi="Times New Roman" w:cs="Times New Roman"/>
          <w:sz w:val="24"/>
          <w:szCs w:val="24"/>
          <w:lang w:val="id-ID"/>
        </w:rPr>
        <w:fldChar w:fldCharType="end"/>
      </w:r>
      <w:r w:rsidR="00FA3848" w:rsidRPr="00B15891">
        <w:rPr>
          <w:rFonts w:ascii="Times New Roman" w:hAnsi="Times New Roman" w:cs="Times New Roman"/>
          <w:sz w:val="24"/>
          <w:szCs w:val="24"/>
          <w:lang w:val="id-ID"/>
        </w:rPr>
        <w:t xml:space="preserve"> menggunakan angka indeks demokrasi, indeks gini</w:t>
      </w:r>
      <w:r w:rsidR="00AE2A52" w:rsidRPr="00B15891">
        <w:rPr>
          <w:rFonts w:ascii="Times New Roman" w:hAnsi="Times New Roman" w:cs="Times New Roman"/>
          <w:sz w:val="24"/>
          <w:szCs w:val="24"/>
          <w:lang w:val="id-ID"/>
        </w:rPr>
        <w:t xml:space="preserve">, </w:t>
      </w:r>
      <w:r w:rsidR="00FA3848" w:rsidRPr="00B15891">
        <w:rPr>
          <w:rFonts w:ascii="Times New Roman" w:hAnsi="Times New Roman" w:cs="Times New Roman"/>
          <w:sz w:val="24"/>
          <w:szCs w:val="24"/>
          <w:lang w:val="id-ID"/>
        </w:rPr>
        <w:t xml:space="preserve">dan upah minimum provinsi  dari tahun 2010 sampai dengan 2016 untuk meneliti apakah terdapat hubungan atau pengaruh terhadap perkembangan ekonomi menggunakan metode </w:t>
      </w:r>
      <w:r w:rsidR="00FA3848" w:rsidRPr="00B15891">
        <w:rPr>
          <w:rFonts w:ascii="Times New Roman" w:hAnsi="Times New Roman" w:cs="Times New Roman"/>
          <w:i/>
          <w:iCs/>
          <w:sz w:val="24"/>
          <w:szCs w:val="24"/>
          <w:lang w:val="id-ID"/>
        </w:rPr>
        <w:t>Random</w:t>
      </w:r>
      <w:r w:rsidR="00FA3848" w:rsidRPr="00B15891">
        <w:rPr>
          <w:rFonts w:ascii="Times New Roman" w:hAnsi="Times New Roman" w:cs="Times New Roman"/>
          <w:sz w:val="24"/>
          <w:szCs w:val="24"/>
          <w:lang w:val="id-ID"/>
        </w:rPr>
        <w:t xml:space="preserve"> </w:t>
      </w:r>
      <w:r w:rsidR="00FA3848" w:rsidRPr="00B15891">
        <w:rPr>
          <w:rFonts w:ascii="Times New Roman" w:hAnsi="Times New Roman" w:cs="Times New Roman"/>
          <w:i/>
          <w:iCs/>
          <w:sz w:val="24"/>
          <w:szCs w:val="24"/>
          <w:lang w:val="id-ID"/>
        </w:rPr>
        <w:t>Effect</w:t>
      </w:r>
      <w:r w:rsidR="00FA3848" w:rsidRPr="00B15891">
        <w:rPr>
          <w:rFonts w:ascii="Times New Roman" w:hAnsi="Times New Roman" w:cs="Times New Roman"/>
          <w:sz w:val="24"/>
          <w:szCs w:val="24"/>
          <w:lang w:val="id-ID"/>
        </w:rPr>
        <w:t xml:space="preserve"> </w:t>
      </w:r>
      <w:r w:rsidR="00FA3848" w:rsidRPr="00B15891">
        <w:rPr>
          <w:rFonts w:ascii="Times New Roman" w:hAnsi="Times New Roman" w:cs="Times New Roman"/>
          <w:i/>
          <w:iCs/>
          <w:sz w:val="24"/>
          <w:szCs w:val="24"/>
          <w:lang w:val="id-ID"/>
        </w:rPr>
        <w:t>Model</w:t>
      </w:r>
      <w:r w:rsidR="00FA3848" w:rsidRPr="00B15891">
        <w:rPr>
          <w:rFonts w:ascii="Times New Roman" w:hAnsi="Times New Roman" w:cs="Times New Roman"/>
          <w:sz w:val="24"/>
          <w:szCs w:val="24"/>
          <w:lang w:val="id-ID"/>
        </w:rPr>
        <w:t xml:space="preserve">. </w:t>
      </w:r>
      <w:r w:rsidR="00AE2A52" w:rsidRPr="00B15891">
        <w:rPr>
          <w:rFonts w:ascii="Times New Roman" w:hAnsi="Times New Roman" w:cs="Times New Roman"/>
          <w:sz w:val="24"/>
          <w:szCs w:val="24"/>
          <w:lang w:val="id-ID"/>
        </w:rPr>
        <w:t>Hasilnya, indeks demokrasi Bersama dengan indeks gini dan upah minimum provinsi bersamaan memberikan pengaruh terhadap pertumbuhan ekonomi. Sedangkan apabila satu per satu variabel diukur pengaruh</w:t>
      </w:r>
      <w:r w:rsidR="00EB4A3A" w:rsidRPr="00B15891">
        <w:rPr>
          <w:rFonts w:ascii="Times New Roman" w:hAnsi="Times New Roman" w:cs="Times New Roman"/>
          <w:sz w:val="24"/>
          <w:szCs w:val="24"/>
          <w:lang w:val="id-ID"/>
        </w:rPr>
        <w:t>nya</w:t>
      </w:r>
      <w:r w:rsidR="00AE2A52" w:rsidRPr="00B15891">
        <w:rPr>
          <w:rFonts w:ascii="Times New Roman" w:hAnsi="Times New Roman" w:cs="Times New Roman"/>
          <w:sz w:val="24"/>
          <w:szCs w:val="24"/>
          <w:lang w:val="id-ID"/>
        </w:rPr>
        <w:t xml:space="preserve"> terhadap pertumbuhan ekonomi, hanya indeks gini dan upah minimum provinsi yang memberikan pengaruh terhadap pertumbuhan ekonomi di Indonesia.</w:t>
      </w:r>
    </w:p>
    <w:p w14:paraId="047C7B9A" w14:textId="20D93348" w:rsidR="00AE2A52" w:rsidRPr="00B15891" w:rsidRDefault="00AE2A52" w:rsidP="001E5F1E">
      <w:pPr>
        <w:pStyle w:val="ListParagraph"/>
        <w:spacing w:line="360" w:lineRule="auto"/>
        <w:ind w:left="0"/>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Agussalim dan Nurhandayani </w:t>
      </w:r>
      <w:r w:rsidRPr="00B15891">
        <w:rPr>
          <w:rFonts w:ascii="Times New Roman" w:hAnsi="Times New Roman" w:cs="Times New Roman"/>
          <w:sz w:val="24"/>
          <w:szCs w:val="24"/>
          <w:lang w:val="id-ID"/>
        </w:rPr>
        <w:fldChar w:fldCharType="begin" w:fldLock="1"/>
      </w:r>
      <w:r w:rsidR="002D23A4" w:rsidRPr="00B15891">
        <w:rPr>
          <w:rFonts w:ascii="Times New Roman" w:hAnsi="Times New Roman" w:cs="Times New Roman"/>
          <w:sz w:val="24"/>
          <w:szCs w:val="24"/>
          <w:lang w:val="id-ID"/>
        </w:rPr>
        <w:instrText>ADDIN CSL_CITATION {"citationItems":[{"id":"ITEM-1","itemData":{"DOI":"10.31604/jim.v5i1.2021.138-147","ISSN":"2548-5067","abstract":"… bagian dari demokrasi yang menuntut … demokrasi yaitu keterlibatan masyarakat dalam pemilihan umum. Provinsi Gorontalo merupakan salah satu provinsi dengan indeks demokrasi …","author":[{"dropping-particle":"","family":"Agussalim","given":"Alfiyah","non-dropping-particle":"","parse-names":false,"suffix":""},{"dropping-particle":"","family":"Nurhandayani","given":"Dwi","non-dropping-particle":"","parse-names":false,"suffix":""}],"container-title":"Jurnal Ilmiah Muqoddimah: Jurnal Ilmu Sosial, Politik dan Hummanioramaniora","id":"ITEM-1","issue":"1","issued":{"date-parts":[["2021"]]},"page":"138","title":"Peran Komisi Pemilihan Umum Dalam Meningkatkan Kualitas Demokrasi Di Kota Gorontalo","type":"article-journal","volume":"5"},"suppress-author":1,"uris":["http://www.mendeley.com/documents/?uuid=5978656a-2719-4c4a-af6a-2ffe7f12e5a0"]}],"mendeley":{"formattedCitation":"(2021)","plainTextFormattedCitation":"(2021)","previouslyFormattedCitation":"(2021)"},"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2021)</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w:t>
      </w:r>
      <w:r w:rsidR="00CB4F3F" w:rsidRPr="00B15891">
        <w:rPr>
          <w:rFonts w:ascii="Times New Roman" w:hAnsi="Times New Roman" w:cs="Times New Roman"/>
          <w:sz w:val="24"/>
          <w:szCs w:val="24"/>
          <w:lang w:val="id-ID"/>
        </w:rPr>
        <w:t xml:space="preserve">menggunakan data Indeks Demokrasi Provinsi Gorontalo tahun 2019 sebagai landasan untuk meneliti kualitas Komisi </w:t>
      </w:r>
      <w:r w:rsidR="00CB4F3F" w:rsidRPr="00B15891">
        <w:rPr>
          <w:rFonts w:ascii="Times New Roman" w:hAnsi="Times New Roman" w:cs="Times New Roman"/>
          <w:sz w:val="24"/>
          <w:szCs w:val="24"/>
          <w:lang w:val="id-ID"/>
        </w:rPr>
        <w:lastRenderedPageBreak/>
        <w:t>Pemilihan Umum di Kota Gorontalo. Hasilnya, Komisi Pemilihan Umum Kota Gorontalo memiliki peran dalam rangka peningkatan nilai demokrasi di Provinsi Gorontalo.</w:t>
      </w:r>
      <w:r w:rsidR="002D23A4" w:rsidRPr="00B15891">
        <w:rPr>
          <w:rFonts w:ascii="Times New Roman" w:hAnsi="Times New Roman" w:cs="Times New Roman"/>
          <w:sz w:val="24"/>
          <w:szCs w:val="24"/>
          <w:lang w:val="id-ID"/>
        </w:rPr>
        <w:t xml:space="preserve"> Selain Agussalim dan Nurhandayani,  Anggraini </w:t>
      </w:r>
      <w:r w:rsidR="002D23A4" w:rsidRPr="00B15891">
        <w:rPr>
          <w:rFonts w:ascii="Times New Roman" w:hAnsi="Times New Roman" w:cs="Times New Roman"/>
          <w:sz w:val="24"/>
          <w:szCs w:val="24"/>
          <w:lang w:val="id-ID"/>
        </w:rPr>
        <w:fldChar w:fldCharType="begin" w:fldLock="1"/>
      </w:r>
      <w:r w:rsidR="00481959" w:rsidRPr="00B15891">
        <w:rPr>
          <w:rFonts w:ascii="Times New Roman" w:hAnsi="Times New Roman" w:cs="Times New Roman"/>
          <w:sz w:val="24"/>
          <w:szCs w:val="24"/>
          <w:lang w:val="id-ID"/>
        </w:rPr>
        <w:instrText>ADDIN CSL_CITATION {"citationItems":[{"id":"ITEM-1","itemData":{"abstract":"Permasalahan yang dihadapi oleh Indonesia adalah laju pertumbuhan ekonomi yang sering mengalami fluktuasi dari tahun ke tahun, hal ini dikarenakan oleh beberapa faktor baik dari faktor ekonomi maupun fator politik. Penelitian ini bertujuan untuk menganalisis pengaruh indeks pembangunan manusia, keterbukaan perdagangan, penanaman modal dalam negeri, penanaman modal asing, dan indeks demokrasi Indonesia terhadap pertumbuhan ekonomi di Indonesia tahun 2013-2017. Dalam penelitian ini metode yang digunakan adalah kuantitatif deskriptif. Pengumpulan data dalam penelitian ini diperoleh dari literatur yang berkaitan baik berupa, dokumen, artikel, catatan- catatan, maupun arsip. Dalam menentukan pengaruh antara variabel independen terhadap variabel dependen menggunakan analisis regresi data panel (pooled data). Hasil penelitian menunjukkan bahwa variabel Indeks Pembangunan Manusia (IPM), Penanaman Modal Dalam Negeri (PMDN), Penanaman Modal Asing (PMA), dan Indeks Demokrasi memilik pengaruh signifikan terhadap pertumbuhan ekonomi di Indonesia. Sedangkan variabel Keterbukaan Perdagangan tidak berpengaruh terhadap pertumbuhan ekonomi di Indonesia. Implikasi dari penelitian ini adalah dengan hasil yang dicapai yakni indeks pembangunan manusia, penanaman modal dalam negeri, penanaman modal asing, dan indeks demokrasi Indonesia sangat berperan penting dalam pertumbuhan ekonomi, sebaiknya keterbukaan perdagangan dapat lebih ditingkatkan kinerjanya baik oleh pemerintah pusat maupun daerah. Untuk instansi terkait sebaiknya lebih meningkatkan kinerja yang mampu meningkatkan kualitas perdagangan di Indonesia. Terkhusus untuk peneliti selanjutnya sebaiknya variabel indeks demokrasi Indonesia dihitung melalui tiga aspek.","author":[{"dropping-particle":"","family":"Anggraini","given":"Sovia Dona","non-dropping-particle":"","parse-names":false,"suffix":""}],"id":"ITEM-1","issued":{"date-parts":[["2019"]]},"title":"Pengaruh Indeks Pembangunan Manusia (IPM), Keterbukaan Ekonomi, Indeks Demokrasi Indonesia (IDI) terhadap Pertumbuhan Ekonomi di Indonesia Tahun 2013-2017","type":"thesis"},"suppress-author":1,"uris":["http://www.mendeley.com/documents/?uuid=de31f531-ad8b-4e52-9c53-be8be45ffc2a"]}],"mendeley":{"formattedCitation":"(2019)","plainTextFormattedCitation":"(2019)","previouslyFormattedCitation":"(2019)"},"properties":{"noteIndex":0},"schema":"https://github.com/citation-style-language/schema/raw/master/csl-citation.json"}</w:instrText>
      </w:r>
      <w:r w:rsidR="002D23A4" w:rsidRPr="00B15891">
        <w:rPr>
          <w:rFonts w:ascii="Times New Roman" w:hAnsi="Times New Roman" w:cs="Times New Roman"/>
          <w:sz w:val="24"/>
          <w:szCs w:val="24"/>
          <w:lang w:val="id-ID"/>
        </w:rPr>
        <w:fldChar w:fldCharType="separate"/>
      </w:r>
      <w:r w:rsidR="002D23A4" w:rsidRPr="00B15891">
        <w:rPr>
          <w:rFonts w:ascii="Times New Roman" w:hAnsi="Times New Roman" w:cs="Times New Roman"/>
          <w:noProof/>
          <w:sz w:val="24"/>
          <w:szCs w:val="24"/>
          <w:lang w:val="id-ID"/>
        </w:rPr>
        <w:t>(2019)</w:t>
      </w:r>
      <w:r w:rsidR="002D23A4" w:rsidRPr="00B15891">
        <w:rPr>
          <w:rFonts w:ascii="Times New Roman" w:hAnsi="Times New Roman" w:cs="Times New Roman"/>
          <w:sz w:val="24"/>
          <w:szCs w:val="24"/>
          <w:lang w:val="id-ID"/>
        </w:rPr>
        <w:fldChar w:fldCharType="end"/>
      </w:r>
      <w:r w:rsidR="002D23A4" w:rsidRPr="00B15891">
        <w:rPr>
          <w:rFonts w:ascii="Times New Roman" w:hAnsi="Times New Roman" w:cs="Times New Roman"/>
          <w:sz w:val="24"/>
          <w:szCs w:val="24"/>
          <w:lang w:val="id-ID"/>
        </w:rPr>
        <w:t xml:space="preserve"> juga menggunakan data indeks demokrasi tahun 2013 sampai dengan 2017 untuk mengukur apakah Indeks Demokrasi Indonesia berpengaruh terhadap pertumbuhan ekonomi di Indonesia. Ternyata hasilnya sangat berpengaruh positif.</w:t>
      </w:r>
    </w:p>
    <w:p w14:paraId="4431A8F9" w14:textId="14AC790D" w:rsidR="008E1372" w:rsidRPr="00B15891" w:rsidRDefault="00481959" w:rsidP="001E5F1E">
      <w:pPr>
        <w:pStyle w:val="ListParagraph"/>
        <w:spacing w:line="360" w:lineRule="auto"/>
        <w:ind w:left="0"/>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Selain meneliti hubungan atau pengaruh demokrasi Indonesia dengan variabel lain, peneliti lain juga meneliti dari segi yang berbeda, yaitu </w:t>
      </w:r>
      <w:r w:rsidRPr="00B15891">
        <w:rPr>
          <w:rFonts w:ascii="Times New Roman" w:hAnsi="Times New Roman" w:cs="Times New Roman"/>
          <w:sz w:val="24"/>
          <w:szCs w:val="24"/>
          <w:lang w:val="id-ID"/>
        </w:rPr>
        <w:fldChar w:fldCharType="begin" w:fldLock="1"/>
      </w:r>
      <w:r w:rsidR="008E1372" w:rsidRPr="00B15891">
        <w:rPr>
          <w:rFonts w:ascii="Times New Roman" w:hAnsi="Times New Roman" w:cs="Times New Roman"/>
          <w:sz w:val="24"/>
          <w:szCs w:val="24"/>
          <w:lang w:val="id-ID"/>
        </w:rPr>
        <w:instrText>ADDIN CSL_CITATION {"citationItems":[{"id":"ITEM-1","itemData":{"abstract":"Demokrasi dipercaya sebagai sebuah pilihan terbaik dari sistem politik modern. Namun begitu di dalam prakteknya, demokrasi seringkali dimaknai dalam posisi yang berbeda dari normatifnya dan seringkali dipengaruhi oleh lingkungan politik praktis. Oleh sebab itu perlu suatu ukuran yang dilakukan secara terus menerus untuk melihat apakah demokrasi tersebut bergerak maju. Indonesia memiliki Indeks Demokrasi Indonesia (IDI) yang bertujuan untuk memotret kondisi demokrasi Indonesia yang berbasis pada data di tingkat provinsi. Pekerjaan kami dalam artikel ini adalah menganalisis kondisi demokrasi di Provinsi Sumatera Barat yang belakangan sering mendapat sorotan publik akibat dianggap memiliki aturan-aturan yang kurang plural. Dengan mengolah data IDI dari tahun 2009 sampai 2019 secara statistik deskriptif, kami berupaya melihat lebih dalam tentang kondisi demokrasi di Sumatera Barat dan mendapati bahwa penyebab rendahnya indeks demokrasi Sumatera Barat bukan saja diakibatkan oleh adanya aturan tertulis yang membatasi kebebasan atau mengharuskan masyarakat dalam menjalankan agamanya yang menjadi sorotan publik namun juga diakibatkan oleh dominasi eksekutif dan lemahnya peran legislatif terutama dalam hal menginisiasi kebijakan yang kemudian ditetapkan menjadi peraturan. Dan kami berhipotesis jika eksekutif sering memanfaatkan kondisi itu untuk membuat kebijakan-kebijakan populis yang salah satunya adalah dengan kebijakan-kebijakan berbau “agamis” tersebut.","author":[{"dropping-particle":"","family":"Fajri","given":"Hidayatul","non-dropping-particle":"","parse-names":false,"suffix":""},{"dropping-particle":"","family":"Wahyuni","given":"Nila","non-dropping-particle":"","parse-names":false,"suffix":""},{"dropping-particle":"","family":"Saputra","given":"Boni","non-dropping-particle":"","parse-names":false,"suffix":""},{"dropping-particle":"","family":"Maani","given":"Karjuni Dt.","non-dropping-particle":"","parse-names":false,"suffix":""}],"container-title":"Jurnal El-Riyasah","id":"ITEM-1","issued":{"date-parts":[["2021"]]},"title":"Analisis Terhadap Indeks Demokrasi","type":"article-journal","volume":"12"},"uris":["http://www.mendeley.com/documents/?uuid=c80b2ba9-3020-4e3a-bf00-e707bd36a632"]}],"mendeley":{"formattedCitation":"(Fajri dkk., 2021)","plainTextFormattedCitation":"(Fajri dkk., 2021)","previouslyFormattedCitation":"(Fajri dkk., 2021)"},"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Fajri dkk., 2021)</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yang menganalisis </w:t>
      </w:r>
      <w:r w:rsidR="00FA6F56" w:rsidRPr="00B15891">
        <w:rPr>
          <w:rFonts w:ascii="Times New Roman" w:hAnsi="Times New Roman" w:cs="Times New Roman"/>
          <w:sz w:val="24"/>
          <w:szCs w:val="24"/>
          <w:lang w:val="id-ID"/>
        </w:rPr>
        <w:t>indeks demokrasi dari tahun 2009 sampai dengan 2019. Penyebab rendahnya Indeks Demokrasi Provinsi Sumatera Barat adalah banyaknya aturan tertulis yang mengatur ibadah yang berhubungan dengan kepercayaan atau agama yang dianut masyrakat. Selain itu, rendahnya peran legislative dalam hal ini DPRD terhadap pemerintahan di Sumatera Barat, sehingga pihak eksekutiv mengambil peran terlalu dominan.</w:t>
      </w:r>
    </w:p>
    <w:p w14:paraId="24788923" w14:textId="599044A6" w:rsidR="002D23A4" w:rsidRPr="00B15891" w:rsidRDefault="008E1372" w:rsidP="001E5F1E">
      <w:pPr>
        <w:pStyle w:val="ListParagraph"/>
        <w:spacing w:line="360" w:lineRule="auto"/>
        <w:ind w:left="0"/>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Fitri </w:t>
      </w:r>
      <w:r w:rsidRPr="00B15891">
        <w:rPr>
          <w:rFonts w:ascii="Times New Roman" w:hAnsi="Times New Roman" w:cs="Times New Roman"/>
          <w:sz w:val="24"/>
          <w:szCs w:val="24"/>
          <w:lang w:val="id-ID"/>
        </w:rPr>
        <w:fldChar w:fldCharType="begin" w:fldLock="1"/>
      </w:r>
      <w:r w:rsidR="002053E5" w:rsidRPr="00B15891">
        <w:rPr>
          <w:rFonts w:ascii="Times New Roman" w:hAnsi="Times New Roman" w:cs="Times New Roman"/>
          <w:sz w:val="24"/>
          <w:szCs w:val="24"/>
          <w:lang w:val="id-ID"/>
        </w:rPr>
        <w:instrText>ADDIN CSL_CITATION {"citationItems":[{"id":"ITEM-1","itemData":{"author":[{"dropping-particle":"","family":"Fitri","given":"Huswatul","non-dropping-particle":"","parse-names":false,"suffix":""}],"id":"ITEM-1","issued":{"date-parts":[["2018"]]},"title":"Pengklasifikasian Indeks Demokrasi Indonesia Menggunakan Analisis Diskriminan Liner Klasik dan Analisis Diskriminan Linier Robust","type":"thesis"},"suppress-author":1,"uris":["http://www.mendeley.com/documents/?uuid=b24d60e5-b2d4-45fc-ae97-c28134cf93b0"]}],"mendeley":{"formattedCitation":"(2018)","plainTextFormattedCitation":"(2018)","previouslyFormattedCitation":"(2018)"},"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2018)</w:t>
      </w:r>
      <w:r w:rsidRPr="00B15891">
        <w:rPr>
          <w:rFonts w:ascii="Times New Roman" w:hAnsi="Times New Roman" w:cs="Times New Roman"/>
          <w:sz w:val="24"/>
          <w:szCs w:val="24"/>
          <w:lang w:val="id-ID"/>
        </w:rPr>
        <w:fldChar w:fldCharType="end"/>
      </w:r>
      <w:r w:rsidR="00FA6F56" w:rsidRPr="00B15891">
        <w:rPr>
          <w:rFonts w:ascii="Times New Roman" w:hAnsi="Times New Roman" w:cs="Times New Roman"/>
          <w:sz w:val="24"/>
          <w:szCs w:val="24"/>
          <w:lang w:val="id-ID"/>
        </w:rPr>
        <w:t xml:space="preserve"> </w:t>
      </w:r>
      <w:r w:rsidRPr="00B15891">
        <w:rPr>
          <w:rFonts w:ascii="Times New Roman" w:hAnsi="Times New Roman" w:cs="Times New Roman"/>
          <w:sz w:val="24"/>
          <w:szCs w:val="24"/>
          <w:lang w:val="id-ID"/>
        </w:rPr>
        <w:t xml:space="preserve">dari fakultas mipa Universitas Syiah Kuala </w:t>
      </w:r>
      <w:r w:rsidR="002053E5" w:rsidRPr="00B15891">
        <w:rPr>
          <w:rFonts w:ascii="Times New Roman" w:hAnsi="Times New Roman" w:cs="Times New Roman"/>
          <w:sz w:val="24"/>
          <w:szCs w:val="24"/>
          <w:lang w:val="id-ID"/>
        </w:rPr>
        <w:t xml:space="preserve">menguji diskriminan linier klasik dibandingkan dengan diskriminan linier </w:t>
      </w:r>
      <w:r w:rsidR="002053E5" w:rsidRPr="00B15891">
        <w:rPr>
          <w:rFonts w:ascii="Times New Roman" w:hAnsi="Times New Roman" w:cs="Times New Roman"/>
          <w:i/>
          <w:iCs/>
          <w:sz w:val="24"/>
          <w:szCs w:val="24"/>
          <w:lang w:val="id-ID"/>
        </w:rPr>
        <w:t>robust</w:t>
      </w:r>
      <w:r w:rsidR="002053E5" w:rsidRPr="00B15891">
        <w:rPr>
          <w:rFonts w:ascii="Times New Roman" w:hAnsi="Times New Roman" w:cs="Times New Roman"/>
          <w:sz w:val="24"/>
          <w:szCs w:val="24"/>
          <w:lang w:val="id-ID"/>
        </w:rPr>
        <w:t xml:space="preserve"> dalam mengklasifikasikan demokrasi di Indonesia. Sebagai informasi, pengelompokan nilai demokrasi di Indonesia berdasarkan nilai indeks demokrasi terbagi atas tiga kelompok: (1) buruk dengan nilai indeks demokrasi di bawah 60, (2) sedang jika indeks demokrasi berada pada nilai 60 sampai dengan 80, (3) baik jika tingkat indeks demokrasi lebih dari 80 </w:t>
      </w:r>
      <w:r w:rsidR="002053E5" w:rsidRPr="00B15891">
        <w:rPr>
          <w:rFonts w:ascii="Times New Roman" w:hAnsi="Times New Roman" w:cs="Times New Roman"/>
          <w:sz w:val="24"/>
          <w:szCs w:val="24"/>
          <w:lang w:val="id-ID"/>
        </w:rPr>
        <w:fldChar w:fldCharType="begin" w:fldLock="1"/>
      </w:r>
      <w:r w:rsidR="0026238E" w:rsidRPr="00B15891">
        <w:rPr>
          <w:rFonts w:ascii="Times New Roman" w:hAnsi="Times New Roman" w:cs="Times New Roman"/>
          <w:sz w:val="24"/>
          <w:szCs w:val="24"/>
          <w:lang w:val="id-ID"/>
        </w:rPr>
        <w:instrText>ADDIN CSL_CITATION {"citationItems":[{"id":"ITEM-1","itemData":{"author":[{"dropping-particle":"","family":"BPS","given":"","non-dropping-particle":"","parse-names":false,"suffix":""}],"id":"ITEM-1","issued":{"date-parts":[["2021"]]},"title":"Potret Demokrasi Provinsi Jawa Barat 2020","type":"report"},"uris":["http://www.mendeley.com/documents/?uuid=bfe32e48-d444-419b-a966-895164acbdc9"]}],"mendeley":{"formattedCitation":"(BPS, 2021)","plainTextFormattedCitation":"(BPS, 2021)","previouslyFormattedCitation":"(BPS, 2021)"},"properties":{"noteIndex":0},"schema":"https://github.com/citation-style-language/schema/raw/master/csl-citation.json"}</w:instrText>
      </w:r>
      <w:r w:rsidR="002053E5" w:rsidRPr="00B15891">
        <w:rPr>
          <w:rFonts w:ascii="Times New Roman" w:hAnsi="Times New Roman" w:cs="Times New Roman"/>
          <w:sz w:val="24"/>
          <w:szCs w:val="24"/>
          <w:lang w:val="id-ID"/>
        </w:rPr>
        <w:fldChar w:fldCharType="separate"/>
      </w:r>
      <w:r w:rsidR="002053E5" w:rsidRPr="00B15891">
        <w:rPr>
          <w:rFonts w:ascii="Times New Roman" w:hAnsi="Times New Roman" w:cs="Times New Roman"/>
          <w:noProof/>
          <w:sz w:val="24"/>
          <w:szCs w:val="24"/>
          <w:lang w:val="id-ID"/>
        </w:rPr>
        <w:t>(BPS, 2021)</w:t>
      </w:r>
      <w:r w:rsidR="002053E5" w:rsidRPr="00B15891">
        <w:rPr>
          <w:rFonts w:ascii="Times New Roman" w:hAnsi="Times New Roman" w:cs="Times New Roman"/>
          <w:sz w:val="24"/>
          <w:szCs w:val="24"/>
          <w:lang w:val="id-ID"/>
        </w:rPr>
        <w:fldChar w:fldCharType="end"/>
      </w:r>
      <w:r w:rsidR="002053E5" w:rsidRPr="00B15891">
        <w:rPr>
          <w:rFonts w:ascii="Times New Roman" w:hAnsi="Times New Roman" w:cs="Times New Roman"/>
          <w:sz w:val="24"/>
          <w:szCs w:val="24"/>
          <w:lang w:val="id-ID"/>
        </w:rPr>
        <w:t xml:space="preserve">. </w:t>
      </w:r>
    </w:p>
    <w:p w14:paraId="361EC4DA" w14:textId="6CEE744A" w:rsidR="00ED1384" w:rsidRPr="00B15891" w:rsidRDefault="0026238E" w:rsidP="001E5F1E">
      <w:pPr>
        <w:pStyle w:val="ListParagraph"/>
        <w:spacing w:line="360" w:lineRule="auto"/>
        <w:ind w:left="0"/>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Ibrahim </w:t>
      </w:r>
      <w:r w:rsidRPr="00B15891">
        <w:rPr>
          <w:rFonts w:ascii="Times New Roman" w:hAnsi="Times New Roman" w:cs="Times New Roman"/>
          <w:sz w:val="24"/>
          <w:szCs w:val="24"/>
          <w:lang w:val="id-ID"/>
        </w:rPr>
        <w:fldChar w:fldCharType="begin" w:fldLock="1"/>
      </w:r>
      <w:r w:rsidR="00D0440B" w:rsidRPr="00B15891">
        <w:rPr>
          <w:rFonts w:ascii="Times New Roman" w:hAnsi="Times New Roman" w:cs="Times New Roman"/>
          <w:sz w:val="24"/>
          <w:szCs w:val="24"/>
          <w:lang w:val="id-ID"/>
        </w:rPr>
        <w:instrText>ADDIN CSL_CITATION {"citationItems":[{"id":"ITEM-1","itemData":{"author":[{"dropping-particle":"","family":"Ibrahim","given":"","non-dropping-particle":"","parse-names":false,"suffix":""}],"container-title":"Jurnal Masyarakat, Kebudayaan dan Politik","id":"ITEM-1","issue":"2","issued":{"date-parts":[["2017"]]},"page":"133-149","title":"Menakar kedalaman pengukuran demokrasi model Indeks Demokrasi Indonesia ( IDI ): Beberapa catatan substantif dari Kepulauan Bangka Belitung Analyzing the depth of democracy by Indonesian Democracy Index ( IDI ): Substantive notes from the Island of Bangka","type":"article-journal","volume":"30"},"suppress-author":1,"uris":["http://www.mendeley.com/documents/?uuid=941cf811-7745-4f25-9214-fe88c63e36d0"]}],"mendeley":{"formattedCitation":"(2017)","plainTextFormattedCitation":"(2017)","previouslyFormattedCitation":"(2017)"},"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2017)</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mengumpulkan data indeks demokrasi dari tahun 2009 sampai dengan 2014, kemudian mengevaluasi indikator dan metodologi pengukuran demokrasi, salah satu diantaranya adalah keterbatasan pengumpulan data yang menggunakan hanya satu jenis surat kabar. Hal ini berkaitan dengan jangkauan dari surat kabar tersebut. Ada beberapa peristiwa yang tidak tertulis dalam surat kabar tersebut, dan </w:t>
      </w:r>
      <w:r w:rsidR="00A8148E" w:rsidRPr="00B15891">
        <w:rPr>
          <w:rFonts w:ascii="Times New Roman" w:hAnsi="Times New Roman" w:cs="Times New Roman"/>
          <w:sz w:val="24"/>
          <w:szCs w:val="24"/>
          <w:lang w:val="id-ID"/>
        </w:rPr>
        <w:t xml:space="preserve">khususnya di Provinsi Bangka Belitung surat kabar tersebut belum menyentuh seluruh elemen masyarakat Provinsi Bangka Belitung. </w:t>
      </w:r>
    </w:p>
    <w:p w14:paraId="77E0A9B7" w14:textId="3F781FEA" w:rsidR="00100795" w:rsidRPr="00B15891" w:rsidRDefault="00D0440B" w:rsidP="001E5F1E">
      <w:pPr>
        <w:pStyle w:val="ListParagraph"/>
        <w:spacing w:line="360" w:lineRule="auto"/>
        <w:ind w:left="0"/>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Selain Ibrahim yang menganalisis mengenai pengukuran demokrasi melalui indeks demokrasi, Jati </w:t>
      </w:r>
      <w:r w:rsidRPr="00B15891">
        <w:rPr>
          <w:rFonts w:ascii="Times New Roman" w:hAnsi="Times New Roman" w:cs="Times New Roman"/>
          <w:sz w:val="24"/>
          <w:szCs w:val="24"/>
          <w:lang w:val="id-ID"/>
        </w:rPr>
        <w:fldChar w:fldCharType="begin" w:fldLock="1"/>
      </w:r>
      <w:r w:rsidR="00100795" w:rsidRPr="00B15891">
        <w:rPr>
          <w:rFonts w:ascii="Times New Roman" w:hAnsi="Times New Roman" w:cs="Times New Roman"/>
          <w:sz w:val="24"/>
          <w:szCs w:val="24"/>
          <w:lang w:val="id-ID"/>
        </w:rPr>
        <w:instrText>ADDIN CSL_CITATION {"citationItems":[{"id":"ITEM-1","itemData":{"abstract":"… ekonomi. Dampak pandemi dalam kedua sektor tersebut telah memberikan adanya situasi yang tidak … Hal ini secara umum menunjukkan kalau efek ekor jas dengan mengandalkan kharisma elit itu adalah parameter utama dimana masih belum kuatnya sektor pemerintahan …","author":[{"dropping-particle":"","family":"Jati","given":"Wasisto Raharjo","non-dropping-particle":"","parse-names":false,"suffix":""}],"container-title":"The Habibie Center THC Insights","id":"ITEM-1","issue":"27","issued":{"date-parts":[["2021"]]},"page":"6","title":"Fenomena Kemunduran Demokrasi Indonesia 2021","type":"article-journal"},"suppress-author":1,"uris":["http://www.mendeley.com/documents/?uuid=7c2e00e9-80e4-4abb-ac57-b307beb6e3ed"]}],"mendeley":{"formattedCitation":"(2021)","plainTextFormattedCitation":"(2021)","previouslyFormattedCitation":"(2021)"},"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2021)</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juga menganalisis penyebab kemunduran demokrasi Indonesia. Jati meng</w:t>
      </w:r>
      <w:r w:rsidR="00816E26" w:rsidRPr="00B15891">
        <w:rPr>
          <w:rFonts w:ascii="Times New Roman" w:hAnsi="Times New Roman" w:cs="Times New Roman"/>
          <w:sz w:val="24"/>
          <w:szCs w:val="24"/>
          <w:lang w:val="id-ID"/>
        </w:rPr>
        <w:t xml:space="preserve">gunakan Indeks Demokrasi Indonesia tahun 2019, laporan </w:t>
      </w:r>
      <w:r w:rsidR="00816E26" w:rsidRPr="00B15891">
        <w:rPr>
          <w:rFonts w:ascii="Times New Roman" w:hAnsi="Times New Roman" w:cs="Times New Roman"/>
          <w:i/>
          <w:iCs/>
          <w:sz w:val="24"/>
          <w:szCs w:val="24"/>
          <w:lang w:val="id-ID"/>
        </w:rPr>
        <w:t xml:space="preserve">The Economist Intelligent Unit </w:t>
      </w:r>
      <w:r w:rsidR="00816E26" w:rsidRPr="00B15891">
        <w:rPr>
          <w:rFonts w:ascii="Times New Roman" w:hAnsi="Times New Roman" w:cs="Times New Roman"/>
          <w:sz w:val="24"/>
          <w:szCs w:val="24"/>
          <w:lang w:val="id-ID"/>
        </w:rPr>
        <w:t xml:space="preserve">tahun 2020, serta </w:t>
      </w:r>
      <w:r w:rsidR="00816E26" w:rsidRPr="00B15891">
        <w:rPr>
          <w:rFonts w:ascii="Times New Roman" w:hAnsi="Times New Roman" w:cs="Times New Roman"/>
          <w:i/>
          <w:iCs/>
          <w:sz w:val="24"/>
          <w:szCs w:val="24"/>
          <w:lang w:val="id-ID"/>
        </w:rPr>
        <w:t>Democracy Report</w:t>
      </w:r>
      <w:r w:rsidR="00816E26" w:rsidRPr="00B15891">
        <w:rPr>
          <w:rFonts w:ascii="Times New Roman" w:hAnsi="Times New Roman" w:cs="Times New Roman"/>
          <w:sz w:val="24"/>
          <w:szCs w:val="24"/>
          <w:lang w:val="id-ID"/>
        </w:rPr>
        <w:t xml:space="preserve"> tahun 2021 untuk </w:t>
      </w:r>
      <w:r w:rsidR="00816E26" w:rsidRPr="00B15891">
        <w:rPr>
          <w:rFonts w:ascii="Times New Roman" w:hAnsi="Times New Roman" w:cs="Times New Roman"/>
          <w:sz w:val="24"/>
          <w:szCs w:val="24"/>
          <w:lang w:val="id-ID"/>
        </w:rPr>
        <w:lastRenderedPageBreak/>
        <w:t xml:space="preserve">bahan analisisnya. Kesimpulannya, terdapat tiga faktor yang menyebabkan kemunduran demokrasi di Indonesia. Pertama, </w:t>
      </w:r>
      <w:r w:rsidR="00337EEB" w:rsidRPr="00B15891">
        <w:rPr>
          <w:rFonts w:ascii="Times New Roman" w:hAnsi="Times New Roman" w:cs="Times New Roman"/>
          <w:sz w:val="24"/>
          <w:szCs w:val="24"/>
          <w:lang w:val="id-ID"/>
        </w:rPr>
        <w:t xml:space="preserve">peran militer meningkat mengatur interaksi sosial dalam dunia maya dan dunia nyata sehingga menurunkan kualitas demokrasi di Indonesia. Kedua, </w:t>
      </w:r>
      <w:r w:rsidR="002747C3" w:rsidRPr="00B15891">
        <w:rPr>
          <w:rFonts w:ascii="Times New Roman" w:hAnsi="Times New Roman" w:cs="Times New Roman"/>
          <w:sz w:val="24"/>
          <w:szCs w:val="24"/>
          <w:lang w:val="id-ID"/>
        </w:rPr>
        <w:t>permasalahan oposisi yang cenderung dieliminasi dari kehidupan politik di Indonesia, seharusnya oposisi itu menjadi penyeimbang bagi roda pemerintahan. Terakhir, kecenderungan untuk memilih figure-figur yang bersifat individualistik, bukan berdasarkan partai politik, sehingga didapat 16 pasangan calon kepala daerah yang memiliki hubungan kekerabatan dengan penguasa elit di Indonesia.</w:t>
      </w:r>
    </w:p>
    <w:p w14:paraId="757F3136" w14:textId="647590C0" w:rsidR="00D0440B" w:rsidRPr="00B15891" w:rsidRDefault="00100795" w:rsidP="001E5F1E">
      <w:pPr>
        <w:pStyle w:val="ListParagraph"/>
        <w:spacing w:line="360" w:lineRule="auto"/>
        <w:ind w:left="0"/>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Akademisi selanjutnya yang mempelajari pengaruh demokrasi terhadap variabel lain adalan Masriani </w:t>
      </w:r>
      <w:r w:rsidRPr="00B15891">
        <w:rPr>
          <w:rFonts w:ascii="Times New Roman" w:hAnsi="Times New Roman" w:cs="Times New Roman"/>
          <w:sz w:val="24"/>
          <w:szCs w:val="24"/>
          <w:lang w:val="id-ID"/>
        </w:rPr>
        <w:fldChar w:fldCharType="begin" w:fldLock="1"/>
      </w:r>
      <w:r w:rsidR="009A02FF" w:rsidRPr="00B15891">
        <w:rPr>
          <w:rFonts w:ascii="Times New Roman" w:hAnsi="Times New Roman" w:cs="Times New Roman"/>
          <w:sz w:val="24"/>
          <w:szCs w:val="24"/>
          <w:lang w:val="id-ID"/>
        </w:rPr>
        <w:instrText>ADDIN CSL_CITATION {"citationItems":[{"id":"ITEM-1","itemData":{"abstract":"Industri asuransi jiwa syariah di Indonesia mencatatkan pertumbuhan beberapa tahun terakhir, meskipun pertumbuhan yang terjadi masih kurang signifikan. Menurut literatur empiris dan teoritis, permintaan asuransi jiwa syariah dipengaruhi oleh beberapa faktor diantaranya adalah faktor makro ekonomi, demografi, dan indeks demokrasi. Penelitian ini bertujuan untuk mengetahui pengaruh dinamika antara pertumbuhan makro ekonomi, demografi, dan indeks demokrasi terhadap permintaan asuransi jiwa syariah. Dengan menggunakan data time series kuartalan dari tahun 2009-2017. Variabel yang diamati terdiri dari variabel bebas dan terikat. Variabel bebasnya yaitu tingkat pendapatan, tingkat inflasi, tingkat bunga, tingkat pendapatan perbankan syariah, jumlah uang beredar, tingkat jaminan sosial dan jaminan wajib, rasio jumlah tanggungan, tingkat pendidikan, dan Indeks Demokrasi Indonesia (IDI) sedangkan variabel terikatnya adalah total premi asuransi jiwa syariah di Indonesia. Untuk mengetahui pengaruh dinamika jangka panjang dan dinamik jangka pendek, digunakan pendekatan model Autoregressive Distributed Lag (ARDL). Perhitungan F statistik dalam uji kointegrasi bounds testing menunjukan adanya kointegrasi antar variabel yang diteliti.","author":[{"dropping-particle":"","family":"Masriani","given":"Novia","non-dropping-particle":"","parse-names":false,"suffix":""}],"id":"ITEM-1","issued":{"date-parts":[["2018"]]},"title":"Pengaruh Dinamika Pertumbuhan Makro Ekonomi, Demografi, dan Indeks Demokrasi terhadap Permintaan Asuransi Jiwa Syariah di Indonesia","type":"thesis"},"suppress-author":1,"uris":["http://www.mendeley.com/documents/?uuid=4c20f5d6-e347-480f-8ee1-736fe151eaa8"]}],"mendeley":{"formattedCitation":"(2018)","plainTextFormattedCitation":"(2018)","previouslyFormattedCitation":"(2018)"},"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2018)</w:t>
      </w:r>
      <w:r w:rsidRPr="00B15891">
        <w:rPr>
          <w:rFonts w:ascii="Times New Roman" w:hAnsi="Times New Roman" w:cs="Times New Roman"/>
          <w:sz w:val="24"/>
          <w:szCs w:val="24"/>
          <w:lang w:val="id-ID"/>
        </w:rPr>
        <w:fldChar w:fldCharType="end"/>
      </w:r>
      <w:r w:rsidR="002747C3" w:rsidRPr="00B15891">
        <w:rPr>
          <w:rFonts w:ascii="Times New Roman" w:hAnsi="Times New Roman" w:cs="Times New Roman"/>
          <w:sz w:val="24"/>
          <w:szCs w:val="24"/>
          <w:lang w:val="id-ID"/>
        </w:rPr>
        <w:t xml:space="preserve"> </w:t>
      </w:r>
      <w:r w:rsidRPr="00B15891">
        <w:rPr>
          <w:rFonts w:ascii="Times New Roman" w:hAnsi="Times New Roman" w:cs="Times New Roman"/>
          <w:sz w:val="24"/>
          <w:szCs w:val="24"/>
          <w:lang w:val="id-ID"/>
        </w:rPr>
        <w:t xml:space="preserve"> yang </w:t>
      </w:r>
      <w:r w:rsidR="00B75693" w:rsidRPr="00B15891">
        <w:rPr>
          <w:rFonts w:ascii="Times New Roman" w:hAnsi="Times New Roman" w:cs="Times New Roman"/>
          <w:sz w:val="24"/>
          <w:szCs w:val="24"/>
          <w:lang w:val="id-ID"/>
        </w:rPr>
        <w:t xml:space="preserve">menguji hubungan antara demokrasi dengan permintaan asuransi jiwa di Indonesia. Hasilnya, demokrasi merupakan salah satu faktor yang mempengaruhi jumlah premi asuransi di Indonesia. </w:t>
      </w:r>
      <w:r w:rsidR="00207E24" w:rsidRPr="00B15891">
        <w:rPr>
          <w:rFonts w:ascii="Times New Roman" w:hAnsi="Times New Roman" w:cs="Times New Roman"/>
          <w:sz w:val="24"/>
          <w:szCs w:val="24"/>
          <w:lang w:val="id-ID"/>
        </w:rPr>
        <w:t>Masih pada tahun 2018,</w:t>
      </w:r>
      <w:r w:rsidR="009A02FF" w:rsidRPr="00B15891">
        <w:rPr>
          <w:rFonts w:ascii="Times New Roman" w:hAnsi="Times New Roman" w:cs="Times New Roman"/>
          <w:sz w:val="24"/>
          <w:szCs w:val="24"/>
          <w:lang w:val="id-ID"/>
        </w:rPr>
        <w:t xml:space="preserve"> Mawarsyah</w:t>
      </w:r>
      <w:r w:rsidR="00207E24" w:rsidRPr="00B15891">
        <w:rPr>
          <w:rFonts w:ascii="Times New Roman" w:hAnsi="Times New Roman" w:cs="Times New Roman"/>
          <w:sz w:val="24"/>
          <w:szCs w:val="24"/>
          <w:lang w:val="id-ID"/>
        </w:rPr>
        <w:t xml:space="preserve"> </w:t>
      </w:r>
      <w:r w:rsidR="009A02FF" w:rsidRPr="00B15891">
        <w:rPr>
          <w:rFonts w:ascii="Times New Roman" w:hAnsi="Times New Roman" w:cs="Times New Roman"/>
          <w:sz w:val="24"/>
          <w:szCs w:val="24"/>
          <w:lang w:val="id-ID"/>
        </w:rPr>
        <w:fldChar w:fldCharType="begin" w:fldLock="1"/>
      </w:r>
      <w:r w:rsidR="00BF35CB" w:rsidRPr="00B15891">
        <w:rPr>
          <w:rFonts w:ascii="Times New Roman" w:hAnsi="Times New Roman" w:cs="Times New Roman"/>
          <w:sz w:val="24"/>
          <w:szCs w:val="24"/>
          <w:lang w:val="id-ID"/>
        </w:rPr>
        <w:instrText>ADDIN CSL_CITATION {"citationItems":[{"id":"ITEM-1","itemData":{"abstract":"Berdasarkan tori-teori pertumbuhan, menyebutkan bahwa pertumbuhan ekonomi bukan hanya ditentukan oleh variable ekonomi semata melainkan juga dipengaruhi oleh non ekonomi yaitu faktor sistem politik. Untuk mengukur seberapa besar pengaruh perkembangan demokrasi Provinsi Bengkulu dengan pertumbuhan ekonomi dengan alat ukur tingkat Indeks Demokrasi Indonesia (IDI), Index Hak Politk (IHP), Indeks Kebebasan Sipil (IKS) dan Indeks Lembaga Demokrasi (ILD) dengan pertumbuhan ekonomi (PDRB) di Provinsi Bengkulu. Tujuan dari penelitian ini adalah menganalisa hubungan perkembangan demokrasi Indonesia dengan pertumbuhan ekonomi daerah Provinsi Bengkulu. Dalam penelitian kuantitatif metode analisa yang digunakan adalah metode statistik desktiptif data dijelaskan dalam bentuk tabel korelasi. Penelitian ini adalah penelitian deskriptif merupakan sebuah metode penelitian yang berusaha menggambarkan dan menginterpelasi objek sesuai dengan apa adanya. Penelitian deskriptif disebut juga penelitian non eksperimen. Disebut penelitian non ekspreimen, karena dalam penelitian deksriptif, peneliti tidak melakukan manipulasi variabel dan juga tidak melakukan kontrol terhadap variabel penelitian. Dari penelitian yang telah dilakukan maka dapat disimpulkan bebetapa hal anatara lain : Indeks Demokrasi Indonesia Provinsi Bengkulu dapat dikatakan baik dan terus mengalami peningkatan dari tahun 2009 sampai dengan 2016. Variabel variabel pembentuk Indeks Demokrasi Indonesia masih tergolong kurang baik terutama variabel indeks kebebasan sipil dan indeks lembaga demokrasi. tidak adanya korelasai yang kuat antara indeks Demokrasi Indonesia Provinsi Bengkulu dengan Pertumbuhan ekonomi di Provinsi Bengkulu","author":[{"dropping-particle":"","family":"Mawarsyah","given":"","non-dropping-particle":"","parse-names":false,"suffix":""}],"id":"ITEM-1","issued":{"date-parts":[["2018"]]},"title":"Perkembangan Demokrasi dan Pertumbuhan Ekonomi di Provinsi Bengkulu","type":"thesis"},"suppress-author":1,"uris":["http://www.mendeley.com/documents/?uuid=683ec44a-8a7d-40f5-b68f-c9b054f2567f"]}],"mendeley":{"formattedCitation":"(2018)","plainTextFormattedCitation":"(2018)","previouslyFormattedCitation":"(2018)"},"properties":{"noteIndex":0},"schema":"https://github.com/citation-style-language/schema/raw/master/csl-citation.json"}</w:instrText>
      </w:r>
      <w:r w:rsidR="009A02FF" w:rsidRPr="00B15891">
        <w:rPr>
          <w:rFonts w:ascii="Times New Roman" w:hAnsi="Times New Roman" w:cs="Times New Roman"/>
          <w:sz w:val="24"/>
          <w:szCs w:val="24"/>
          <w:lang w:val="id-ID"/>
        </w:rPr>
        <w:fldChar w:fldCharType="separate"/>
      </w:r>
      <w:r w:rsidR="009A02FF" w:rsidRPr="00B15891">
        <w:rPr>
          <w:rFonts w:ascii="Times New Roman" w:hAnsi="Times New Roman" w:cs="Times New Roman"/>
          <w:noProof/>
          <w:sz w:val="24"/>
          <w:szCs w:val="24"/>
          <w:lang w:val="id-ID"/>
        </w:rPr>
        <w:t>(2018)</w:t>
      </w:r>
      <w:r w:rsidR="009A02FF" w:rsidRPr="00B15891">
        <w:rPr>
          <w:rFonts w:ascii="Times New Roman" w:hAnsi="Times New Roman" w:cs="Times New Roman"/>
          <w:sz w:val="24"/>
          <w:szCs w:val="24"/>
          <w:lang w:val="id-ID"/>
        </w:rPr>
        <w:fldChar w:fldCharType="end"/>
      </w:r>
      <w:r w:rsidR="009A02FF" w:rsidRPr="00B15891">
        <w:rPr>
          <w:rFonts w:ascii="Times New Roman" w:hAnsi="Times New Roman" w:cs="Times New Roman"/>
          <w:sz w:val="24"/>
          <w:szCs w:val="24"/>
          <w:lang w:val="id-ID"/>
        </w:rPr>
        <w:t xml:space="preserve"> meneliti antara perkembangan demokrasi dengan pertumbuhan ekonomi Provinsi Bengkulu, hasilnya tidak ada korelasi antara keduanya.</w:t>
      </w:r>
      <w:r w:rsidR="00BF35CB" w:rsidRPr="00B15891">
        <w:rPr>
          <w:rFonts w:ascii="Times New Roman" w:hAnsi="Times New Roman" w:cs="Times New Roman"/>
          <w:sz w:val="24"/>
          <w:szCs w:val="24"/>
          <w:lang w:val="id-ID"/>
        </w:rPr>
        <w:t xml:space="preserve"> Secara khusus, Mellisa dkk. </w:t>
      </w:r>
      <w:r w:rsidR="00BF35CB" w:rsidRPr="00B15891">
        <w:rPr>
          <w:rFonts w:ascii="Times New Roman" w:hAnsi="Times New Roman" w:cs="Times New Roman"/>
          <w:sz w:val="24"/>
          <w:szCs w:val="24"/>
          <w:lang w:val="id-ID"/>
        </w:rPr>
        <w:fldChar w:fldCharType="begin" w:fldLock="1"/>
      </w:r>
      <w:r w:rsidR="00BF35CB" w:rsidRPr="00B15891">
        <w:rPr>
          <w:rFonts w:ascii="Times New Roman" w:hAnsi="Times New Roman" w:cs="Times New Roman"/>
          <w:sz w:val="24"/>
          <w:szCs w:val="24"/>
          <w:lang w:val="id-ID"/>
        </w:rPr>
        <w:instrText>ADDIN CSL_CITATION {"citationItems":[{"id":"ITEM-1","itemData":{"ISBN":"9789797720544","abstract":"Page 1. Mengukur Kebebasan Beragama di Jawa Barat 2014 Catatan dari Indeks Demokrasi Indonesia Laporan Penelitian PUSAD Paramadina Maret 2016 Page 2. Page 3. Mengukur Kebebasan Beragama di Jawa Barat 2014: Catatan dari Indeks Demokrasi Indonesia …","author":[{"dropping-particle":"","family":"Mellisa","given":"A","non-dropping-particle":"","parse-names":false,"suffix":""},{"dropping-particle":"","family":"Mubarok","given":"H","non-dropping-particle":"","parse-names":false,"suffix":""},{"dropping-particle":"","family":"Mulyartono","given":"S","non-dropping-particle":"","parse-names":false,"suffix":""},{"dropping-particle":"","family":"Nursahid","given":"A","non-dropping-particle":"","parse-names":false,"suffix":""},{"dropping-particle":"","family":"...","given":"","non-dropping-particle":"","parse-names":false,"suffix":""}],"id":"ITEM-1","issued":{"date-parts":[["2016"]]},"title":"Mengukur Kebebasan Beragama di Jawa Barat 2014: Catatan dari Indeks Demokrasi Indonesia","type":"book"},"suppress-author":1,"uris":["http://www.mendeley.com/documents/?uuid=91079e8d-dc30-451e-9aaa-d6d612a9fad6"]}],"mendeley":{"formattedCitation":"(2016)","plainTextFormattedCitation":"(2016)","previouslyFormattedCitation":"(2016)"},"properties":{"noteIndex":0},"schema":"https://github.com/citation-style-language/schema/raw/master/csl-citation.json"}</w:instrText>
      </w:r>
      <w:r w:rsidR="00BF35CB" w:rsidRPr="00B15891">
        <w:rPr>
          <w:rFonts w:ascii="Times New Roman" w:hAnsi="Times New Roman" w:cs="Times New Roman"/>
          <w:sz w:val="24"/>
          <w:szCs w:val="24"/>
          <w:lang w:val="id-ID"/>
        </w:rPr>
        <w:fldChar w:fldCharType="separate"/>
      </w:r>
      <w:r w:rsidR="00BF35CB" w:rsidRPr="00B15891">
        <w:rPr>
          <w:rFonts w:ascii="Times New Roman" w:hAnsi="Times New Roman" w:cs="Times New Roman"/>
          <w:noProof/>
          <w:sz w:val="24"/>
          <w:szCs w:val="24"/>
          <w:lang w:val="id-ID"/>
        </w:rPr>
        <w:t>(2016)</w:t>
      </w:r>
      <w:r w:rsidR="00BF35CB" w:rsidRPr="00B15891">
        <w:rPr>
          <w:rFonts w:ascii="Times New Roman" w:hAnsi="Times New Roman" w:cs="Times New Roman"/>
          <w:sz w:val="24"/>
          <w:szCs w:val="24"/>
          <w:lang w:val="id-ID"/>
        </w:rPr>
        <w:fldChar w:fldCharType="end"/>
      </w:r>
      <w:r w:rsidR="00BF35CB" w:rsidRPr="00B15891">
        <w:rPr>
          <w:rFonts w:ascii="Times New Roman" w:hAnsi="Times New Roman" w:cs="Times New Roman"/>
          <w:sz w:val="24"/>
          <w:szCs w:val="24"/>
          <w:lang w:val="id-ID"/>
        </w:rPr>
        <w:t xml:space="preserve"> meneliti tentang kebebasan beragama yang merupakan salah satu indikator demokrasi. Hasil penelitian, pemerintah </w:t>
      </w:r>
      <w:r w:rsidR="00EB4A3A" w:rsidRPr="00B15891">
        <w:rPr>
          <w:rFonts w:ascii="Times New Roman" w:hAnsi="Times New Roman" w:cs="Times New Roman"/>
          <w:sz w:val="24"/>
          <w:szCs w:val="24"/>
          <w:lang w:val="id-ID"/>
        </w:rPr>
        <w:t>masih mengeluarkan aturan terkait ibadah dan agama, sehingga menyebabkan indeks demokrasi rendah</w:t>
      </w:r>
      <w:r w:rsidR="00BF35CB" w:rsidRPr="00B15891">
        <w:rPr>
          <w:rFonts w:ascii="Times New Roman" w:hAnsi="Times New Roman" w:cs="Times New Roman"/>
          <w:sz w:val="24"/>
          <w:szCs w:val="24"/>
          <w:lang w:val="id-ID"/>
        </w:rPr>
        <w:t xml:space="preserve">. Selanjutnya, Mellisa dkk. </w:t>
      </w:r>
      <w:r w:rsidR="00BF35CB" w:rsidRPr="00B15891">
        <w:rPr>
          <w:rFonts w:ascii="Times New Roman" w:hAnsi="Times New Roman" w:cs="Times New Roman"/>
          <w:sz w:val="24"/>
          <w:szCs w:val="24"/>
          <w:lang w:val="id-ID"/>
        </w:rPr>
        <w:fldChar w:fldCharType="begin" w:fldLock="1"/>
      </w:r>
      <w:r w:rsidR="00BF35CB" w:rsidRPr="00B15891">
        <w:rPr>
          <w:rFonts w:ascii="Times New Roman" w:hAnsi="Times New Roman" w:cs="Times New Roman"/>
          <w:sz w:val="24"/>
          <w:szCs w:val="24"/>
          <w:lang w:val="id-ID"/>
        </w:rPr>
        <w:instrText>ADDIN CSL_CITATION {"citationItems":[{"id":"ITEM-1","itemData":{"ISBN":"9789797720544","abstract":"Page 1. Mengukur Kebebasan Beragama di Jawa Barat 2014 Catatan dari Indeks Demokrasi Indonesia Laporan Penelitian PUSAD Paramadina Maret 2016 Page 2. Page 3. Mengukur Kebebasan Beragama di Jawa Barat 2014: Catatan dari Indeks Demokrasi Indonesia …","author":[{"dropping-particle":"","family":"Mellisa","given":"A","non-dropping-particle":"","parse-names":false,"suffix":""},{"dropping-particle":"","family":"Mubarok","given":"H","non-dropping-particle":"","parse-names":false,"suffix":""},{"dropping-particle":"","family":"Mulyartono","given":"S","non-dropping-particle":"","parse-names":false,"suffix":""},{"dropping-particle":"","family":"Nursahid","given":"A","non-dropping-particle":"","parse-names":false,"suffix":""},{"dropping-particle":"","family":"...","given":"","non-dropping-particle":"","parse-names":false,"suffix":""}],"id":"ITEM-1","issued":{"date-parts":[["2016"]]},"title":"Mengukur Kebebasan Beragama di Jawa Barat 2014: Catatan dari Indeks Demokrasi Indonesia","type":"book"},"suppress-author":1,"uris":["http://www.mendeley.com/documents/?uuid=91079e8d-dc30-451e-9aaa-d6d612a9fad6"]}],"mendeley":{"formattedCitation":"(2016)","plainTextFormattedCitation":"(2016)","previouslyFormattedCitation":"(2016)"},"properties":{"noteIndex":0},"schema":"https://github.com/citation-style-language/schema/raw/master/csl-citation.json"}</w:instrText>
      </w:r>
      <w:r w:rsidR="00BF35CB" w:rsidRPr="00B15891">
        <w:rPr>
          <w:rFonts w:ascii="Times New Roman" w:hAnsi="Times New Roman" w:cs="Times New Roman"/>
          <w:sz w:val="24"/>
          <w:szCs w:val="24"/>
          <w:lang w:val="id-ID"/>
        </w:rPr>
        <w:fldChar w:fldCharType="separate"/>
      </w:r>
      <w:r w:rsidR="00BF35CB" w:rsidRPr="00B15891">
        <w:rPr>
          <w:rFonts w:ascii="Times New Roman" w:hAnsi="Times New Roman" w:cs="Times New Roman"/>
          <w:noProof/>
          <w:sz w:val="24"/>
          <w:szCs w:val="24"/>
          <w:lang w:val="id-ID"/>
        </w:rPr>
        <w:t>(2016)</w:t>
      </w:r>
      <w:r w:rsidR="00BF35CB" w:rsidRPr="00B15891">
        <w:rPr>
          <w:rFonts w:ascii="Times New Roman" w:hAnsi="Times New Roman" w:cs="Times New Roman"/>
          <w:sz w:val="24"/>
          <w:szCs w:val="24"/>
          <w:lang w:val="id-ID"/>
        </w:rPr>
        <w:fldChar w:fldCharType="end"/>
      </w:r>
      <w:r w:rsidR="00BF35CB" w:rsidRPr="00B15891">
        <w:rPr>
          <w:rFonts w:ascii="Times New Roman" w:hAnsi="Times New Roman" w:cs="Times New Roman"/>
          <w:sz w:val="24"/>
          <w:szCs w:val="24"/>
          <w:lang w:val="id-ID"/>
        </w:rPr>
        <w:t xml:space="preserve"> menyoroti jumlah surat kabar yang dijadikan acuan pengukuran demokrasi, seharusnya lebih dari satu agar sebagai pembanding dan pelengkap berita-berita yang mungkin tidak tertulis pada surat kabar yang terpilih.</w:t>
      </w:r>
    </w:p>
    <w:p w14:paraId="6DBDC133" w14:textId="2C447FA6" w:rsidR="00BF35CB" w:rsidRPr="00B15891" w:rsidRDefault="00BF35CB" w:rsidP="001E5F1E">
      <w:pPr>
        <w:pStyle w:val="ListParagraph"/>
        <w:spacing w:line="360" w:lineRule="auto"/>
        <w:ind w:left="0"/>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Dari Jakarta, Rahmatulloh </w:t>
      </w:r>
      <w:r w:rsidRPr="00B15891">
        <w:rPr>
          <w:rFonts w:ascii="Times New Roman" w:hAnsi="Times New Roman" w:cs="Times New Roman"/>
          <w:sz w:val="24"/>
          <w:szCs w:val="24"/>
          <w:lang w:val="id-ID"/>
        </w:rPr>
        <w:fldChar w:fldCharType="begin" w:fldLock="1"/>
      </w:r>
      <w:r w:rsidR="00D84E4B" w:rsidRPr="00B15891">
        <w:rPr>
          <w:rFonts w:ascii="Times New Roman" w:hAnsi="Times New Roman" w:cs="Times New Roman"/>
          <w:sz w:val="24"/>
          <w:szCs w:val="24"/>
          <w:lang w:val="id-ID"/>
        </w:rPr>
        <w:instrText>ADDIN CSL_CITATION {"citationItems":[{"id":"ITEM-1","itemData":{"author":[{"dropping-particle":"","family":"Rahmatulloh","given":"","non-dropping-particle":"","parse-names":false,"suffix":""}],"container-title":"Mimbar Jurnal Ilmiah Mimbar Demokrasi","id":"ITEM-1","issue":"April","issued":{"date-parts":[["2019"]]},"page":"112-145","title":"Wajah Demokrasi Jakarta Dalam Potret Indeks Demokrasi Indonesia (IDI)","type":"article-journal","volume":"18"},"suppress-author":1,"uris":["http://www.mendeley.com/documents/?uuid=693d452a-6d91-4751-84da-1493dbf24c82"]}],"mendeley":{"formattedCitation":"(2019)","plainTextFormattedCitation":"(2019)","previouslyFormattedCitation":"(2019)"},"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2019)</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mempublikasikan tulisannya yang mengungkap gambaran demokrasi DKI Jakarta dilihat dari angka Indeks Demokrasi Indonesia dari tahun 2013 sampai dengan 2017. Kesimpulannya, DKI Jakarta dari tahun 2013 sampai dengan tahun 2017 menempati provinsi tertinggi tingkat demokrasi </w:t>
      </w:r>
      <w:r w:rsidR="00D84E4B" w:rsidRPr="00B15891">
        <w:rPr>
          <w:rFonts w:ascii="Times New Roman" w:hAnsi="Times New Roman" w:cs="Times New Roman"/>
          <w:sz w:val="24"/>
          <w:szCs w:val="24"/>
          <w:lang w:val="id-ID"/>
        </w:rPr>
        <w:t xml:space="preserve">di Indonesia dan menjadi acuan dari seluruh provinsi. Kemudian dari Univeritas Sumatera Utara, Razif </w:t>
      </w:r>
      <w:r w:rsidR="00D84E4B" w:rsidRPr="00B15891">
        <w:rPr>
          <w:rFonts w:ascii="Times New Roman" w:hAnsi="Times New Roman" w:cs="Times New Roman"/>
          <w:sz w:val="24"/>
          <w:szCs w:val="24"/>
          <w:lang w:val="id-ID"/>
        </w:rPr>
        <w:fldChar w:fldCharType="begin" w:fldLock="1"/>
      </w:r>
      <w:r w:rsidR="00175902" w:rsidRPr="00B15891">
        <w:rPr>
          <w:rFonts w:ascii="Times New Roman" w:hAnsi="Times New Roman" w:cs="Times New Roman"/>
          <w:sz w:val="24"/>
          <w:szCs w:val="24"/>
          <w:lang w:val="id-ID"/>
        </w:rPr>
        <w:instrText>ADDIN CSL_CITATION {"citationItems":[{"id":"ITEM-1","itemData":{"abstract":"Penelitian ini bertujuan untuk mengetahui pengaruh Opini BPK, Indeks Demokrasi, Investasi, Belanja Daerah dan Tenaga Kerja terhadap Pertumbuhan Ekonomi di Indonesia …","author":[{"dropping-particle":"","family":"Razif","given":"M","non-dropping-particle":"","parse-names":false,"suffix":""}],"id":"ITEM-1","issued":{"date-parts":[["2019"]]},"title":"Analisis Pengaruh Tata Kelola Keuangan Daerah dan Demokrasi Terhadap Pertumbuhan Ekonomi di Indonesia","type":"thesis"},"suppress-author":1,"uris":["http://www.mendeley.com/documents/?uuid=5a81fa89-a582-41e2-ade6-aa8211448d0c"]}],"mendeley":{"formattedCitation":"(2019)","plainTextFormattedCitation":"(2019)","previouslyFormattedCitation":"(2019)"},"properties":{"noteIndex":0},"schema":"https://github.com/citation-style-language/schema/raw/master/csl-citation.json"}</w:instrText>
      </w:r>
      <w:r w:rsidR="00D84E4B" w:rsidRPr="00B15891">
        <w:rPr>
          <w:rFonts w:ascii="Times New Roman" w:hAnsi="Times New Roman" w:cs="Times New Roman"/>
          <w:sz w:val="24"/>
          <w:szCs w:val="24"/>
          <w:lang w:val="id-ID"/>
        </w:rPr>
        <w:fldChar w:fldCharType="separate"/>
      </w:r>
      <w:r w:rsidR="00D84E4B" w:rsidRPr="00B15891">
        <w:rPr>
          <w:rFonts w:ascii="Times New Roman" w:hAnsi="Times New Roman" w:cs="Times New Roman"/>
          <w:noProof/>
          <w:sz w:val="24"/>
          <w:szCs w:val="24"/>
          <w:lang w:val="id-ID"/>
        </w:rPr>
        <w:t>(2019)</w:t>
      </w:r>
      <w:r w:rsidR="00D84E4B" w:rsidRPr="00B15891">
        <w:rPr>
          <w:rFonts w:ascii="Times New Roman" w:hAnsi="Times New Roman" w:cs="Times New Roman"/>
          <w:sz w:val="24"/>
          <w:szCs w:val="24"/>
          <w:lang w:val="id-ID"/>
        </w:rPr>
        <w:fldChar w:fldCharType="end"/>
      </w:r>
      <w:r w:rsidR="00D84E4B" w:rsidRPr="00B15891">
        <w:rPr>
          <w:rFonts w:ascii="Times New Roman" w:hAnsi="Times New Roman" w:cs="Times New Roman"/>
          <w:sz w:val="24"/>
          <w:szCs w:val="24"/>
          <w:lang w:val="id-ID"/>
        </w:rPr>
        <w:t xml:space="preserve"> meneliti pengaruh tata kelola keuangan daerah dan demokrasi terhadap pertumbuhan ekonomi di Sumatera Utara. </w:t>
      </w:r>
      <w:r w:rsidR="00B13D1B" w:rsidRPr="00B15891">
        <w:rPr>
          <w:rFonts w:ascii="Times New Roman" w:hAnsi="Times New Roman" w:cs="Times New Roman"/>
          <w:sz w:val="24"/>
          <w:szCs w:val="24"/>
          <w:lang w:val="id-ID"/>
        </w:rPr>
        <w:t xml:space="preserve">Tata Kelola keuangan yang menjadi variabel bebas terdiri dari: Laju PDRB, Indeks Opini Badan Pemeriksa Keuangan, Indeks Investasi, Indeks Belanja Daerah, dan Indeks Tenaga </w:t>
      </w:r>
      <w:r w:rsidR="00B13D1B" w:rsidRPr="00B15891">
        <w:rPr>
          <w:rFonts w:ascii="Times New Roman" w:hAnsi="Times New Roman" w:cs="Times New Roman"/>
          <w:sz w:val="24"/>
          <w:szCs w:val="24"/>
          <w:lang w:val="id-ID"/>
        </w:rPr>
        <w:lastRenderedPageBreak/>
        <w:t>Kerja di Indonesia</w:t>
      </w:r>
      <w:r w:rsidR="00175902" w:rsidRPr="00B15891">
        <w:rPr>
          <w:rFonts w:ascii="Times New Roman" w:hAnsi="Times New Roman" w:cs="Times New Roman"/>
          <w:sz w:val="24"/>
          <w:szCs w:val="24"/>
          <w:lang w:val="id-ID"/>
        </w:rPr>
        <w:t xml:space="preserve">. Hasilnya, hanya variabel Indeks Investasi yang tidak berpengaruh terhadap pertumbuhan ekonomi. </w:t>
      </w:r>
    </w:p>
    <w:p w14:paraId="2115ECC2" w14:textId="054D91D8" w:rsidR="00175902" w:rsidRPr="00B15891" w:rsidRDefault="00175902" w:rsidP="001E5F1E">
      <w:pPr>
        <w:pStyle w:val="ListParagraph"/>
        <w:spacing w:line="360" w:lineRule="auto"/>
        <w:ind w:left="0"/>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Takwin dkk. </w:t>
      </w:r>
      <w:r w:rsidRPr="00B15891">
        <w:rPr>
          <w:rFonts w:ascii="Times New Roman" w:hAnsi="Times New Roman" w:cs="Times New Roman"/>
          <w:sz w:val="24"/>
          <w:szCs w:val="24"/>
          <w:lang w:val="id-ID"/>
        </w:rPr>
        <w:fldChar w:fldCharType="begin" w:fldLock="1"/>
      </w:r>
      <w:r w:rsidR="00ED570E" w:rsidRPr="00B15891">
        <w:rPr>
          <w:rFonts w:ascii="Times New Roman" w:hAnsi="Times New Roman" w:cs="Times New Roman"/>
          <w:sz w:val="24"/>
          <w:szCs w:val="24"/>
          <w:lang w:val="id-ID"/>
        </w:rPr>
        <w:instrText>ADDIN CSL_CITATION {"citationItems":[{"id":"ITEM-1","itemData":{"abstract":"1. IŶdeks Deŵokrasi NasioŶal IŶdoŶesia adalah ϲϭ, ŵasuk dalaŵ kategori ͞Agak Deŵokratis͟. “kor indeks ini relatif rendah karena masih banyak komponen sistem demokratis atau lembaga demokrasi yang dinilai buruk atau sangat buruk. Secara umum, komponen sistem demokrasi dinilai sudah ada tetapi kualitas dari sebagai besar komponen itu dinilai buruk atau sangat buruk. 2. Dilihat per komponen sistem demokrasi, komponen sistem demokrasi belum berfungsi optimal di Indonesia. Hasil pengukuran terhadap komponen sistem demokrasi Indonesia dan kualitasnya mengindikasikan hal ini. Kategori yang digunakan untuk mengelompokan hasil penilaian warga terhadap keberadaan dan kualitas komponen demokrasi di Indonesia adalah sebagai berikut. 3. “eŵua koŵpoŶeŶ deŵokrasi ǇaŶg diukur ďeluŵ ŵasuk dalaŵ kategori ͞ada daŶ ďaik͟. Kualitas tertiŶggi ǇaŶg diĐapai adalah ͞Ada daŶ Buruk͟. KoŵpoŶeŶ deŵokrasi ďerikut iŶi secara rata-rata ŶasioŶal ŵasuk dalaŵ kategori ͞Ada daŶ Buruk͟:","author":[{"dropping-particle":"","family":"Takwin","given":"B","non-dropping-particle":"","parse-names":false,"suffix":""},{"dropping-particle":"","family":"Primaldhi","given":"A","non-dropping-particle":"","parse-names":false,"suffix":""},{"dropping-particle":"","family":"Hutagalung","given":"D","non-dropping-particle":"","parse-names":false,"suffix":""}],"id":"ITEM-1","issued":{"date-parts":[["2014"]]},"title":"Pengukuran Indeks Demokrasi Indonesia 2013","type":"report"},"suppress-author":1,"uris":["http://www.mendeley.com/documents/?uuid=6f5e3585-0ccb-43f8-b812-1884ea9921e4"]}],"mendeley":{"formattedCitation":"(2014)","plainTextFormattedCitation":"(2014)","previouslyFormattedCitation":"(2014)"},"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2014)</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w:t>
      </w:r>
      <w:r w:rsidR="00311877" w:rsidRPr="00B15891">
        <w:rPr>
          <w:rFonts w:ascii="Times New Roman" w:hAnsi="Times New Roman" w:cs="Times New Roman"/>
          <w:sz w:val="24"/>
          <w:szCs w:val="24"/>
          <w:lang w:val="id-ID"/>
        </w:rPr>
        <w:t xml:space="preserve">membuat laporan mengenai pengukuran indeks demokrasi Indonesia dengan mencocokan </w:t>
      </w:r>
      <w:r w:rsidR="00ED570E" w:rsidRPr="00B15891">
        <w:rPr>
          <w:rFonts w:ascii="Times New Roman" w:hAnsi="Times New Roman" w:cs="Times New Roman"/>
          <w:sz w:val="24"/>
          <w:szCs w:val="24"/>
          <w:lang w:val="id-ID"/>
        </w:rPr>
        <w:t xml:space="preserve">kuesioner yang dibuat untuk mewawancarai warga. Menurut warga, demokrasi tertinggi ditentukan oleh pemilihan umum dan kebebasan beragama. </w:t>
      </w:r>
    </w:p>
    <w:p w14:paraId="49FB7C35" w14:textId="082C4B17" w:rsidR="000A6C46" w:rsidRPr="00B15891" w:rsidRDefault="00F601A3" w:rsidP="00F601A3">
      <w:pPr>
        <w:pStyle w:val="Heading2"/>
        <w:spacing w:line="360" w:lineRule="auto"/>
        <w:ind w:left="360"/>
        <w:rPr>
          <w:rFonts w:ascii="Times New Roman" w:hAnsi="Times New Roman" w:cs="Times New Roman"/>
          <w:b/>
          <w:bCs/>
          <w:color w:val="auto"/>
          <w:sz w:val="24"/>
          <w:szCs w:val="24"/>
          <w:lang w:val="id-ID"/>
        </w:rPr>
      </w:pPr>
      <w:r w:rsidRPr="00B15891">
        <w:rPr>
          <w:rFonts w:ascii="Times New Roman" w:hAnsi="Times New Roman" w:cs="Times New Roman"/>
          <w:b/>
          <w:bCs/>
          <w:color w:val="auto"/>
          <w:sz w:val="24"/>
          <w:szCs w:val="24"/>
          <w:lang w:val="id-ID"/>
        </w:rPr>
        <w:t>Masalah Penelitian</w:t>
      </w:r>
    </w:p>
    <w:p w14:paraId="5FAF7C38" w14:textId="37E5361A" w:rsidR="000A6C46" w:rsidRPr="00B15891" w:rsidRDefault="000A6C46" w:rsidP="000A6C46">
      <w:pPr>
        <w:pStyle w:val="ListParagraph"/>
        <w:spacing w:line="360" w:lineRule="auto"/>
        <w:ind w:left="0"/>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Dari uraian di atas dapat diketahui bahwa pengukuran demokrasi sangat penting karena berhubungan dengan berbagai aspek kehidupan, utamanya berhubungan dengan faktor ekonomi. Namun sampai saat ini, </w:t>
      </w:r>
      <w:r w:rsidR="009C624D" w:rsidRPr="00B15891">
        <w:rPr>
          <w:rFonts w:ascii="Times New Roman" w:hAnsi="Times New Roman" w:cs="Times New Roman"/>
          <w:sz w:val="24"/>
          <w:szCs w:val="24"/>
          <w:lang w:val="id-ID"/>
        </w:rPr>
        <w:t>data yang digunakan untuk melakukan penelitian mereka belum bersifat kekinian. Rata-rata jeda antara tahun publikasi dan tahun terakhir data adalah 2,3 tahun</w:t>
      </w:r>
      <w:r w:rsidR="00353734" w:rsidRPr="00B15891">
        <w:rPr>
          <w:rFonts w:ascii="Times New Roman" w:hAnsi="Times New Roman" w:cs="Times New Roman"/>
          <w:sz w:val="24"/>
          <w:szCs w:val="24"/>
          <w:lang w:val="id-ID"/>
        </w:rPr>
        <w:t xml:space="preserve">. </w:t>
      </w:r>
      <w:r w:rsidR="00CB0189" w:rsidRPr="00B15891">
        <w:rPr>
          <w:rFonts w:ascii="Times New Roman" w:hAnsi="Times New Roman" w:cs="Times New Roman"/>
          <w:sz w:val="24"/>
          <w:szCs w:val="24"/>
          <w:lang w:val="id-ID"/>
        </w:rPr>
        <w:t xml:space="preserve">Oleh sebab itu, diperlukan pengukuran demokrasi di Indonesia yang dapat menghasilkan data secara akurat dan terkini. Selain itu, </w:t>
      </w:r>
      <w:r w:rsidR="00867DD5" w:rsidRPr="00B15891">
        <w:rPr>
          <w:rFonts w:ascii="Times New Roman" w:hAnsi="Times New Roman" w:cs="Times New Roman"/>
          <w:sz w:val="24"/>
          <w:szCs w:val="24"/>
          <w:lang w:val="id-ID"/>
        </w:rPr>
        <w:t>biasanya Kementrian Perencanaan Pembangunan Nasional Republik Indonesia atau Badan Perencanaan Pembangunan Nasional (Kementrian PPN/Bappenas) meminta Badan Pusat Statistik untuk melakukan prediksi nilai indeks demokrasi guna perencanaan pembangunan berbasis politik di Indonesia. Oleh sebab itu, penelitian ini sanget penting untuk dilakukan untuk menjawab kedua tantangan tersebut.</w:t>
      </w:r>
      <w:r w:rsidR="00CB0189" w:rsidRPr="00B15891">
        <w:rPr>
          <w:rFonts w:ascii="Times New Roman" w:hAnsi="Times New Roman" w:cs="Times New Roman"/>
          <w:sz w:val="24"/>
          <w:szCs w:val="24"/>
          <w:lang w:val="id-ID"/>
        </w:rPr>
        <w:t xml:space="preserve"> </w:t>
      </w:r>
    </w:p>
    <w:p w14:paraId="79429405" w14:textId="5F24E75C" w:rsidR="009C624D" w:rsidRPr="00B15891" w:rsidRDefault="00C811B0" w:rsidP="000A6C46">
      <w:pPr>
        <w:pStyle w:val="ListParagraph"/>
        <w:spacing w:line="360" w:lineRule="auto"/>
        <w:ind w:left="0"/>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drawing>
          <wp:inline distT="0" distB="0" distL="0" distR="0" wp14:anchorId="1806A07E" wp14:editId="3EAC5BC5">
            <wp:extent cx="5039995" cy="3061335"/>
            <wp:effectExtent l="0" t="0" r="825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7">
                      <a:extLst>
                        <a:ext uri="{28A0092B-C50C-407E-A947-70E740481C1C}">
                          <a14:useLocalDpi xmlns:a14="http://schemas.microsoft.com/office/drawing/2010/main" val="0"/>
                        </a:ext>
                      </a:extLst>
                    </a:blip>
                    <a:stretch>
                      <a:fillRect/>
                    </a:stretch>
                  </pic:blipFill>
                  <pic:spPr>
                    <a:xfrm>
                      <a:off x="0" y="0"/>
                      <a:ext cx="5039995" cy="3061335"/>
                    </a:xfrm>
                    <a:prstGeom prst="rect">
                      <a:avLst/>
                    </a:prstGeom>
                  </pic:spPr>
                </pic:pic>
              </a:graphicData>
            </a:graphic>
          </wp:inline>
        </w:drawing>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4677"/>
      </w:tblGrid>
      <w:tr w:rsidR="00C811B0" w:rsidRPr="00B15891" w14:paraId="45BED4E5" w14:textId="77777777" w:rsidTr="00EA2F16">
        <w:trPr>
          <w:jc w:val="center"/>
        </w:trPr>
        <w:tc>
          <w:tcPr>
            <w:tcW w:w="1555" w:type="dxa"/>
          </w:tcPr>
          <w:p w14:paraId="74DBA6CF" w14:textId="4AC0508A" w:rsidR="00C811B0" w:rsidRPr="00B15891" w:rsidRDefault="00C811B0" w:rsidP="00353734">
            <w:pPr>
              <w:spacing w:line="360" w:lineRule="auto"/>
              <w:contextualSpacing/>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lastRenderedPageBreak/>
              <w:t>Gambar I. 2</w:t>
            </w:r>
          </w:p>
        </w:tc>
        <w:tc>
          <w:tcPr>
            <w:tcW w:w="4677" w:type="dxa"/>
          </w:tcPr>
          <w:p w14:paraId="299B4BFC" w14:textId="41FB847A" w:rsidR="00C811B0" w:rsidRPr="00B15891" w:rsidRDefault="00C811B0" w:rsidP="00353734">
            <w:pPr>
              <w:spacing w:line="360" w:lineRule="auto"/>
              <w:contextualSpacing/>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Jeda antara Tahun Publikasi dan Tahun Terakhir Data Indeks Demokrasi </w:t>
            </w:r>
          </w:p>
        </w:tc>
      </w:tr>
    </w:tbl>
    <w:p w14:paraId="33B8299A" w14:textId="4F0D6FF2" w:rsidR="00BD071F" w:rsidRPr="00B15891" w:rsidRDefault="00D92B90" w:rsidP="00353734">
      <w:pPr>
        <w:pStyle w:val="ListParagraph"/>
        <w:spacing w:after="0" w:line="360" w:lineRule="auto"/>
        <w:ind w:left="0"/>
        <w:jc w:val="both"/>
        <w:rPr>
          <w:rFonts w:ascii="Times New Roman" w:hAnsi="Times New Roman" w:cs="Times New Roman"/>
          <w:sz w:val="24"/>
          <w:szCs w:val="24"/>
          <w:lang w:val="id-ID"/>
        </w:rPr>
      </w:pPr>
      <w:bookmarkStart w:id="0" w:name="_Hlk98269844"/>
      <w:r w:rsidRPr="00B15891">
        <w:rPr>
          <w:rFonts w:ascii="Times New Roman" w:hAnsi="Times New Roman" w:cs="Times New Roman"/>
          <w:sz w:val="24"/>
          <w:szCs w:val="24"/>
          <w:lang w:val="id-ID"/>
        </w:rPr>
        <w:t xml:space="preserve">Untuk menyelesaikan permasalahan tersebut, dilakukan </w:t>
      </w:r>
      <w:r w:rsidR="00C811B0" w:rsidRPr="00B15891">
        <w:rPr>
          <w:rFonts w:ascii="Times New Roman" w:hAnsi="Times New Roman" w:cs="Times New Roman"/>
          <w:i/>
          <w:iCs/>
          <w:sz w:val="24"/>
          <w:szCs w:val="24"/>
          <w:lang w:val="id-ID"/>
        </w:rPr>
        <w:t>literature review</w:t>
      </w:r>
      <w:r w:rsidR="00C811B0" w:rsidRPr="00B15891">
        <w:rPr>
          <w:rFonts w:ascii="Times New Roman" w:hAnsi="Times New Roman" w:cs="Times New Roman"/>
          <w:sz w:val="24"/>
          <w:szCs w:val="24"/>
          <w:lang w:val="id-ID"/>
        </w:rPr>
        <w:t xml:space="preserve"> atau peninjauan</w:t>
      </w:r>
      <w:r w:rsidR="00353734" w:rsidRPr="00B15891">
        <w:rPr>
          <w:rFonts w:ascii="Times New Roman" w:hAnsi="Times New Roman" w:cs="Times New Roman"/>
          <w:sz w:val="24"/>
          <w:szCs w:val="24"/>
          <w:lang w:val="id-ID"/>
        </w:rPr>
        <w:t xml:space="preserve"> terhadap publikasi-publikasi sebelumnya apakah sudah ada yang meneliti mengenai </w:t>
      </w:r>
      <w:r w:rsidR="008224DB" w:rsidRPr="00B15891">
        <w:rPr>
          <w:rFonts w:ascii="Times New Roman" w:hAnsi="Times New Roman" w:cs="Times New Roman"/>
          <w:sz w:val="24"/>
          <w:szCs w:val="24"/>
          <w:lang w:val="id-ID"/>
        </w:rPr>
        <w:t xml:space="preserve">metode </w:t>
      </w:r>
      <w:r w:rsidR="00353734" w:rsidRPr="00B15891">
        <w:rPr>
          <w:rFonts w:ascii="Times New Roman" w:hAnsi="Times New Roman" w:cs="Times New Roman"/>
          <w:sz w:val="24"/>
          <w:szCs w:val="24"/>
          <w:lang w:val="id-ID"/>
        </w:rPr>
        <w:t>pengukuran demokrasi</w:t>
      </w:r>
      <w:r w:rsidR="008224DB" w:rsidRPr="00B15891">
        <w:rPr>
          <w:rFonts w:ascii="Times New Roman" w:hAnsi="Times New Roman" w:cs="Times New Roman"/>
          <w:sz w:val="24"/>
          <w:szCs w:val="24"/>
          <w:lang w:val="id-ID"/>
        </w:rPr>
        <w:t xml:space="preserve"> sehingga menghasilkan angka secara lebih cepat daripada menggunakan penghitungan demokrasi melalui metode indeks demokrasi. Selain itu, diteliti juga mengenai </w:t>
      </w:r>
      <w:r w:rsidRPr="00B15891">
        <w:rPr>
          <w:rFonts w:ascii="Times New Roman" w:hAnsi="Times New Roman" w:cs="Times New Roman"/>
          <w:sz w:val="24"/>
          <w:szCs w:val="24"/>
          <w:lang w:val="id-ID"/>
        </w:rPr>
        <w:t xml:space="preserve">publikasi-publikasi yang menulis tentang cara memprediksi nilai demokrasi di Indonesia. </w:t>
      </w:r>
      <w:r w:rsidR="00587AFA" w:rsidRPr="00B15891">
        <w:rPr>
          <w:rFonts w:ascii="Times New Roman" w:hAnsi="Times New Roman" w:cs="Times New Roman"/>
          <w:sz w:val="24"/>
          <w:szCs w:val="24"/>
          <w:lang w:val="id-ID"/>
        </w:rPr>
        <w:t>Dari hasil peninjauan publikasi, terdapat beberapa peneliti yang mengukur demokrasi dengan menggunakan metode</w:t>
      </w:r>
      <w:r w:rsidR="00291F6F" w:rsidRPr="00B15891">
        <w:rPr>
          <w:rFonts w:ascii="Times New Roman" w:hAnsi="Times New Roman" w:cs="Times New Roman"/>
          <w:sz w:val="24"/>
          <w:szCs w:val="24"/>
          <w:lang w:val="id-ID"/>
        </w:rPr>
        <w:t xml:space="preserve"> pendekatan pengklasifikasian teks untuk mengetahui perbandingan antara pemberitaan baik atau buruk tentang nilai demokrasi </w:t>
      </w:r>
      <w:r w:rsidR="00291F6F" w:rsidRPr="00B15891">
        <w:rPr>
          <w:rFonts w:ascii="Times New Roman" w:hAnsi="Times New Roman" w:cs="Times New Roman"/>
          <w:sz w:val="24"/>
          <w:szCs w:val="24"/>
          <w:lang w:val="id-ID"/>
        </w:rPr>
        <w:fldChar w:fldCharType="begin" w:fldLock="1"/>
      </w:r>
      <w:r w:rsidR="00BD071F" w:rsidRPr="00B15891">
        <w:rPr>
          <w:rFonts w:ascii="Times New Roman" w:hAnsi="Times New Roman" w:cs="Times New Roman"/>
          <w:sz w:val="24"/>
          <w:szCs w:val="24"/>
          <w:lang w:val="id-ID"/>
        </w:rPr>
        <w:instrText>ADDIN CSL_CITATION {"citationItems":[{"id":"ITEM-1","itemData":{"DOI":"10.1057/9781137496195.0001","ISBN":"9781137496195","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Lutz","given":"Barend","non-dropping-particle":"","parse-names":false,"suffix":""},{"dropping-particle":"du","family":"Toit","given":"Pierre","non-dropping-particle":"","parse-names":false,"suffix":""}],"id":"ITEM-1","issued":{"date-parts":[["2014"]]},"publisher":"Palgrave Macmillan","title":"Defining Democracy in A Digital Age","type":"book"},"uris":["http://www.mendeley.com/documents/?uuid=a2e38c9f-b902-48f9-a530-044fe70f1f2c"]},{"id":"ITEM-2","itemData":{"DOI":"10.12660/bre.v37n12017.58160","ISSN":"1980-2447","abstract":"This paper uses natural language processing to create the first machine-coded democracy index, which I call Automated Democracy Scores (ADS). The ADS is based on 42 million news articles from 6,043 different sources and cover all independent countries in the 1993- 2012 period. Unlike the democracy indices we have today the ADS is replicable and has standard errors small enough to actually distinguish between cases.","author":[{"dropping-particle":"","family":"Marzagão","given":"Thiago","non-dropping-particle":"","parse-names":false,"suffix":""}],"container-title":"Brazilian Review of Econometrics","id":"ITEM-2","issue":"1","issued":{"date-parts":[["2017"]]},"page":"31","title":"Automated Democracy Scores","type":"article-journal","volume":"37"},"uris":["http://www.mendeley.com/documents/?uuid=60c2d1f3-0f67-47ff-ad1d-4981907c8ddc"]},{"id":"ITEM-3","itemData":{"DOI":"10.1590/0034-7612174204","ISBN":"0034761217","ISSN":"19823134","abstract":"Sentiment analysis is a knowledge discovery technique developed from data mining; its purpose is to reveal people’s opinions on specific topics. This is an appropriate technique to apply to unstructured data sources, such as social media, that cover information on a variety of topics (such as politics and public administration). In this context, the objective of this study was to identify whether sentiment analysis can reflect public opinion and, thus, contribute to practices of social management. Therefore, the sentiment analysis technique was applied to reveal citizens’ opinions, which were expressed on Twitter and concerned some of the main social programs in force during Brazil’s Rousseff government. The study consisted of a comparison between the results of the sentiment analysis and the concepts and applications involving four strategies of social media used by governments from the point of view of social management. The results revealed that the sentiment analysis technique could contribute to social management practices in the context of the network strategy.","author":[{"dropping-particle":"","family":"Oliveira","given":"Daniel José Silva","non-dropping-particle":"","parse-names":false,"suffix":""},{"dropping-particle":"","family":"Souza Bermejo","given":"Paulo Henrique","non-dropping-particle":"De","parse-names":false,"suffix":""},{"dropping-particle":"","family":"Pereira","given":"José Roberto","non-dropping-particle":"","parse-names":false,"suffix":""},{"dropping-particle":"","family":"Barbosa","given":"Daniely Aparecida","non-dropping-particle":"","parse-names":false,"suffix":""}],"container-title":"Revista de Administracao Publica","id":"ITEM-3","issue":"1","issued":{"date-parts":[["2019"]]},"page":"235-251","title":"The application of the sentiment analysis technique in social media as a tool for social management practices at the governmental level","type":"article-journal","volume":"53"},"uris":["http://www.mendeley.com/documents/?uuid=da78e29f-917c-4acf-95b7-bc071b42e96e"]},{"id":"ITEM-4","itemData":{"abstract":"Abstract Recent tensions and widening division in the United States (U.S.) political arena have sewn doubt in the U.S. government and democracy itself, at a time when rapid technology advances clearly ought to aid the spread of democracy. However, there has been little progress in the use of technology to increase democratic participation in the U.S. The purpose of this research is the exploratory study of how social media analytics can inform, predict, or alter trust in government sentiments which thereby inform democratic participation by studying 49,964,168 Twitter posts (tweets) from January 1, 2014 – June 13, 2019. Extant literature pertaining to E-Government research is reviewed and a theoretical framework is presented as basis for the methodology. The findings shed insight towards the workings of public trust sentiments and current events and/or governmental actions. Additionally, discussions of results pose questions for testing and evaluation in future research","author":[{"dropping-particle":"","family":"Papp","given":"Glenn","non-dropping-particle":"","parse-names":false,"suffix":""},{"dropping-particle":"","family":"El-gayar","given":"Omar F","non-dropping-particle":"","parse-names":false,"suffix":""},{"dropping-particle":"","family":"El-gayar","given":"Omar","non-dropping-particle":"","parse-names":false,"suffix":""}],"id":"ITEM-4","issued":{"date-parts":[["2020"]]},"title":"Citizen Trust in the United States Government_ Twitter Analytics.pdf","type":"report"},"uris":["http://www.mendeley.com/documents/?uuid=21e26542-8202-4886-b043-f2139380b6ab"]},{"id":"ITEM-5","itemData":{"DOI":"10.1109/ICRITO.2018.8748655","ISBN":"9781538646922","abstract":"Government of any democratic country usually needs to take decisions for the welfare of its citizens and sometimes for political gain. So, whenever government implements any major policy reforms, government collects feedback from citizens of country through surveys. For these surveys data is gathered through different agencies and from the data available on social network sites. Now a days Twitter has become the major source of open data, as it is the platform where people share their views. In this paper tweets posted by people on recently introduced policy by government of India on 'Demonetization' are extracted at regular intervals. Especially, whenever any policy change is implemented by government, tweets from the date of reform till the date of next reform is considered for the study. The extracted tweets are analyzed and change in sentiments of citizens related to reform is measured. Data is collected using Twitter API (Application Program Interface) in Python and sentiment analysis is performed using R Programming. Correlation between policy reform related to demonetization and public sentiments are found and the type of correlation is determined.","author":[{"dropping-particle":"","family":"Srivastava","given":"Mansi","non-dropping-particle":"","parse-names":false,"suffix":""},{"dropping-particle":"","family":"Khatri","given":"Sunil Kumar","non-dropping-particle":"","parse-names":false,"suffix":""},{"dropping-particle":"","family":"Sinha","given":"Sapna","non-dropping-particle":"","parse-names":false,"suffix":""},{"dropping-particle":"","family":"Ahluwalia","given":"Armaan Singh","non-dropping-particle":"","parse-names":false,"suffix":""},{"dropping-particle":"","family":"Johri","given":"Prashant","non-dropping-particle":"","parse-names":false,"suffix":""}],"container-title":"2018 7th International Conference on Reliability, Infocom Technologies and Optimization: Trends and Future Directions, ICRITO 2018","id":"ITEM-5","issued":{"date-parts":[["2018"]]},"page":"213-218","publisher":"IEEE","title":"Understanding Relation between Public Sentiments and Government Policy Reforms","type":"article-journal"},"uris":["http://www.mendeley.com/documents/?uuid=3adf2817-724a-4207-b285-421400f5ada0"]}],"mendeley":{"formattedCitation":"(Lutz dan Toit, 2014; Marzagão, 2017; Oliveira dkk., 2019; Papp dkk., 2020; Srivastava dkk., 2018)","plainTextFormattedCitation":"(Lutz dan Toit, 2014; Marzagão, 2017; Oliveira dkk., 2019; Papp dkk., 2020; Srivastava dkk., 2018)","previouslyFormattedCitation":"(Lutz dan Toit, 2014; Marzagão, 2017; Oliveira dkk., 2019; Papp dkk., 2020; Srivastava dkk., 2018)"},"properties":{"noteIndex":0},"schema":"https://github.com/citation-style-language/schema/raw/master/csl-citation.json"}</w:instrText>
      </w:r>
      <w:r w:rsidR="00291F6F" w:rsidRPr="00B15891">
        <w:rPr>
          <w:rFonts w:ascii="Times New Roman" w:hAnsi="Times New Roman" w:cs="Times New Roman"/>
          <w:sz w:val="24"/>
          <w:szCs w:val="24"/>
          <w:lang w:val="id-ID"/>
        </w:rPr>
        <w:fldChar w:fldCharType="separate"/>
      </w:r>
      <w:r w:rsidR="00291F6F" w:rsidRPr="00B15891">
        <w:rPr>
          <w:rFonts w:ascii="Times New Roman" w:hAnsi="Times New Roman" w:cs="Times New Roman"/>
          <w:noProof/>
          <w:sz w:val="24"/>
          <w:szCs w:val="24"/>
          <w:lang w:val="id-ID"/>
        </w:rPr>
        <w:t>(Lutz dan Toit, 2014; Marzagão, 2017; Oliveira dkk., 2019; Papp dkk., 2020; Srivastava dkk., 2018)</w:t>
      </w:r>
      <w:r w:rsidR="00291F6F" w:rsidRPr="00B15891">
        <w:rPr>
          <w:rFonts w:ascii="Times New Roman" w:hAnsi="Times New Roman" w:cs="Times New Roman"/>
          <w:sz w:val="24"/>
          <w:szCs w:val="24"/>
          <w:lang w:val="id-ID"/>
        </w:rPr>
        <w:fldChar w:fldCharType="end"/>
      </w:r>
      <w:r w:rsidR="00291F6F" w:rsidRPr="00B15891">
        <w:rPr>
          <w:rFonts w:ascii="Times New Roman" w:hAnsi="Times New Roman" w:cs="Times New Roman"/>
          <w:sz w:val="24"/>
          <w:szCs w:val="24"/>
          <w:lang w:val="id-ID"/>
        </w:rPr>
        <w:t xml:space="preserve">. Namun, dari semua publikasi yang terkumpul, tidak ada yang berasal dari Indonesia dan meneliti </w:t>
      </w:r>
      <w:r w:rsidR="00BD071F" w:rsidRPr="00B15891">
        <w:rPr>
          <w:rFonts w:ascii="Times New Roman" w:hAnsi="Times New Roman" w:cs="Times New Roman"/>
          <w:sz w:val="24"/>
          <w:szCs w:val="24"/>
          <w:lang w:val="id-ID"/>
        </w:rPr>
        <w:t xml:space="preserve">pengukuran demokrasi di Indonesia. </w:t>
      </w:r>
    </w:p>
    <w:p w14:paraId="25CC95AF" w14:textId="0EE7C03C" w:rsidR="00C811B0" w:rsidRPr="00B15891" w:rsidRDefault="00BD071F" w:rsidP="00353734">
      <w:pPr>
        <w:pStyle w:val="ListParagraph"/>
        <w:spacing w:after="0" w:line="360" w:lineRule="auto"/>
        <w:ind w:left="0"/>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Kemudian, penelitian mengenai metode terbaik untuk memprediksi demokrasi </w:t>
      </w:r>
      <w:r w:rsidR="00587AFA" w:rsidRPr="00B15891">
        <w:rPr>
          <w:rFonts w:ascii="Times New Roman" w:hAnsi="Times New Roman" w:cs="Times New Roman"/>
          <w:sz w:val="24"/>
          <w:szCs w:val="24"/>
          <w:lang w:val="id-ID"/>
        </w:rPr>
        <w:t xml:space="preserve"> </w:t>
      </w:r>
      <w:r w:rsidRPr="00B15891">
        <w:rPr>
          <w:rFonts w:ascii="Times New Roman" w:hAnsi="Times New Roman" w:cs="Times New Roman"/>
          <w:sz w:val="24"/>
          <w:szCs w:val="24"/>
          <w:lang w:val="id-ID"/>
        </w:rPr>
        <w:t xml:space="preserve">Indonesia dilakukan oleh Huda dan Rahutomo dkk. </w:t>
      </w:r>
      <w:r w:rsidRPr="00B15891">
        <w:rPr>
          <w:rFonts w:ascii="Times New Roman" w:hAnsi="Times New Roman" w:cs="Times New Roman"/>
          <w:sz w:val="24"/>
          <w:szCs w:val="24"/>
          <w:lang w:val="id-ID"/>
        </w:rPr>
        <w:fldChar w:fldCharType="begin" w:fldLock="1"/>
      </w:r>
      <w:r w:rsidR="00E273B6" w:rsidRPr="00B15891">
        <w:rPr>
          <w:rFonts w:ascii="Times New Roman" w:hAnsi="Times New Roman" w:cs="Times New Roman"/>
          <w:sz w:val="24"/>
          <w:szCs w:val="24"/>
          <w:lang w:val="id-ID"/>
        </w:rPr>
        <w:instrText>ADDIN CSL_CITATION {"citationItems":[{"id":"ITEM-1","itemData":{"DOI":"10.1145/3377817.3377844","ISBN":"9781450366496","abstract":"Indonesian government developed a benchmark used to quantify the development of democracy in Indonesia, which is called as the Indonesian Democracy Index (IDI). IDI reflects aspects that include Civil Liberty, Political Rights, and Institution of Democracy. Over the past 10 years, the development of IDI in the Special Region of Yogyakarta has fluctuated. This paper tried to predict the value of IDI in Yogyakarta Province, using IDI of Yogyakarta Province data for the past 10 years available from Indonesian Central Statistics Agency by exponential smoothing method. 9 variations of smoothing parameter a are used in this paper, from a value of 0.1 until 0.9, increased by 0.1. The models are evaluated in terms of robustness using Root Mean Square Error (RMSE) and accuracy using Mean Average Percentage Error (MAPE). The smallest RMSE and MAPE values is obtain from a model with α = 0.9, with RMSE = 4.445859453 and MAPE = 4.11%, while the worst model indicated with the highest RMSE and MAPE values used alpha = 0.1.","author":[{"dropping-particle":"","family":"Huda","given":"Sheila Nurul","non-dropping-particle":"","parse-names":false,"suffix":""}],"container-title":"ACM International Conference Proceeding Series","id":"ITEM-1","issued":{"date-parts":[["2019"]]},"page":"131-135","title":"Predicting indonesian democracy index in yogyakarta province as time series data using exponential smoothing","type":"article-journal"},"suppress-author":1,"uris":["http://www.mendeley.com/documents/?uuid=8b551f84-ab85-4e6f-b2a5-1f00ebf59d42"]},{"id":"ITEM-2","itemData":{"DOI":"10.20961/jeeict.2.2.41361","abstract":"&lt;p class=\"Abstract\"&gt;&lt;em&gt;Abstract&lt;/em&gt;—This experiment aims to analyze the forecasting of the Indonesian Democracy Index (IDI) in 2019, which uses each province data by the Moving Average method. The parameters used in this experiment refer to data obtained from the Central Statistics Agency (BPS) in 2009-2018. The level of achievement of IDI is measured based on the development and implementation of 3 aspects, 11 variables, and 28 indicators. Experiment purposes to find the average percentage of absolute error MAPE (Mean Absolute Percentage Error) for each province and looks for correlations between the three main aspects of forming IDI namely civil liberties, political rights, and democratic institutions. IDI Indonesia's forecasting results in 2019 the IDI has an average value of 68.28 with a MAPE of 4.78%. The results of the correlation between the three aspects of forming the IDI using the Pearson correlation coefficient resulted in the aspect of civil liberties having no correlation with aspects of political rights or aspects of democratic institutions with Pearson values of -0.05 and -0.19. Whereas aspects of political rights correlate with democratic institutions with Pearson's value of 0.48.&lt;em&gt;&lt;/em&gt;&lt;/p&gt;Keywords—Forecasting, Indonesian Democracy Index, Moving Average. Pearson Correlation Coefficient","author":[{"dropping-particle":"","family":"Rahutomo","given":"Faisal","non-dropping-particle":"","parse-names":false,"suffix":""},{"dropping-particle":"","family":"Rossiawan Hendra Putra","given":"Dimas","non-dropping-particle":"","parse-names":false,"suffix":""},{"dropping-particle":"","family":"Musthofa","given":"M Bisri","non-dropping-particle":"","parse-names":false,"suffix":""},{"dropping-particle":"","family":"Mari","given":"Ngat","non-dropping-particle":"","parse-names":false,"suffix":""}],"container-title":"Journal of Electrical, Electronic, Information, and Communication Technology","id":"ITEM-2","issue":"2","issued":{"date-parts":[["2020"]]},"page":"36","title":"Indonesia Democracy Index (IDI) Forecasting in 2019 using Moving Average and Correlation Between IDI's Aspect Using Pearson Correlation Coefficient","type":"article-journal","volume":"2"},"suppress-author":1,"uris":["http://www.mendeley.com/documents/?uuid=bdf30674-8e84-43c1-9f9d-812bce13f7eb"]}],"mendeley":{"formattedCitation":"(2019; 2020)","plainTextFormattedCitation":"(2019; 2020)","previouslyFormattedCitation":"(2019; 2020)"},"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00E273B6" w:rsidRPr="00B15891">
        <w:rPr>
          <w:rFonts w:ascii="Times New Roman" w:hAnsi="Times New Roman" w:cs="Times New Roman"/>
          <w:noProof/>
          <w:sz w:val="24"/>
          <w:szCs w:val="24"/>
          <w:lang w:val="id-ID"/>
        </w:rPr>
        <w:t>(2019; 2020)</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kemudian dilengkapi oleh publikasi dari luar negeri </w:t>
      </w:r>
      <w:r w:rsidR="00E273B6" w:rsidRPr="00B15891">
        <w:rPr>
          <w:rFonts w:ascii="Times New Roman" w:hAnsi="Times New Roman" w:cs="Times New Roman"/>
          <w:sz w:val="24"/>
          <w:szCs w:val="24"/>
          <w:lang w:val="id-ID"/>
        </w:rPr>
        <w:t xml:space="preserve">yang dilakukan oleh Bashar </w:t>
      </w:r>
      <w:r w:rsidR="00E273B6" w:rsidRPr="00B15891">
        <w:rPr>
          <w:rFonts w:ascii="Times New Roman" w:hAnsi="Times New Roman" w:cs="Times New Roman"/>
          <w:sz w:val="24"/>
          <w:szCs w:val="24"/>
          <w:lang w:val="id-ID"/>
        </w:rPr>
        <w:fldChar w:fldCharType="begin" w:fldLock="1"/>
      </w:r>
      <w:r w:rsidR="00E273B6" w:rsidRPr="00B15891">
        <w:rPr>
          <w:rFonts w:ascii="Times New Roman" w:hAnsi="Times New Roman" w:cs="Times New Roman"/>
          <w:sz w:val="24"/>
          <w:szCs w:val="24"/>
          <w:lang w:val="id-ID"/>
        </w:rPr>
        <w:instrText>ADDIN CSL_CITATION {"citationItems":[{"id":"ITEM-1","itemData":{"ISBN":"9781392707012","abstract":"Parametric analysis of any real-world data is the most powerful tool to characterize the probabilistic behavior in social, economic, medical, epidemiological, and other areas of study. In the present study, we identify the theoretical Probability Distribution Function(PDF) for Democracy Index Scores (DIS) from the Economist Intelligence Unit (EIU) database and estimate the maximum likelihood estimates of the theoretical PDFS. We also identify the individual PDFs for each of the clusters, Full Democracy, Flawed Democracy, Hybrid Regime, and Authoritarian Regime defined by the Economist Intelligence Unit (EIU). A statistical model is a convenient instrument to predict the future value of any real phenomenon. In addition to identifying probability distributions, we predict the DIS for 167 countries of the world through a regression model with a high degree of accuracy. Then we do cluster analysis through (K − means) clustering algorithm based on the DIS predicted by the corresponding statistical model we have developed. By extracting Corruption Perception Index (CPI) and World Governance Index (WGI) from Transparency International (TI) and World Bank (WB) databases respectively, we estimate a theoretical PDF of CPI for 175 countries of the world. Moreover, we estimate individual PDFs for each of the clusters - Highly Corrupted, Moderately Corrupted, Fairly Corrupted, and Least Corrupted countries of the world. We conducted statistical analyses on Hemophilia A based on the data retrieved from Centers for Disease Control and Prevention (CDC) CHAMP F 8 surveillance program to identify the risk factors involved in Severity level of Hemophilia A. We have identified a statistical model for probability prediction of the Severity level of Hemophilia A. Finally, we study some standard machine learning algorithms to compare and identify the best algorithm to classify and predict the correct state of a prediabetes condition in individuals. For this present study, the data was extracted from the National Health and Nutrition Examination Surveys (NHANES), part of the Centers for Disease Control and Prevention (CDC). We compare the identified champion algorithm to the existing machine learning algorithms suggested by some researchers in other countries of the world.","author":[{"dropping-particle":"","family":"Bashar","given":"A K M Raquibul","non-dropping-particle":"","parse-names":false,"suffix":""}],"container-title":"ProQuest Dissertations and Theses","id":"ITEM-1","issue":"September","issued":{"date-parts":[["2019"]]},"number-of-pages":"128","title":"Probabilistic Modeling of Democracy, Corruption, Hemophilia A and Prediabetes Data","type":"thesis"},"suppress-author":1,"uris":["http://www.mendeley.com/documents/?uuid=c5166e60-5765-4b99-98e1-ec4a09d87e75"]}],"mendeley":{"formattedCitation":"(2019)","plainTextFormattedCitation":"(2019)","previouslyFormattedCitation":"(2019)"},"properties":{"noteIndex":0},"schema":"https://github.com/citation-style-language/schema/raw/master/csl-citation.json"}</w:instrText>
      </w:r>
      <w:r w:rsidR="00E273B6" w:rsidRPr="00B15891">
        <w:rPr>
          <w:rFonts w:ascii="Times New Roman" w:hAnsi="Times New Roman" w:cs="Times New Roman"/>
          <w:sz w:val="24"/>
          <w:szCs w:val="24"/>
          <w:lang w:val="id-ID"/>
        </w:rPr>
        <w:fldChar w:fldCharType="separate"/>
      </w:r>
      <w:r w:rsidR="00E273B6" w:rsidRPr="00B15891">
        <w:rPr>
          <w:rFonts w:ascii="Times New Roman" w:hAnsi="Times New Roman" w:cs="Times New Roman"/>
          <w:noProof/>
          <w:sz w:val="24"/>
          <w:szCs w:val="24"/>
          <w:lang w:val="id-ID"/>
        </w:rPr>
        <w:t>(2019)</w:t>
      </w:r>
      <w:r w:rsidR="00E273B6" w:rsidRPr="00B15891">
        <w:rPr>
          <w:rFonts w:ascii="Times New Roman" w:hAnsi="Times New Roman" w:cs="Times New Roman"/>
          <w:sz w:val="24"/>
          <w:szCs w:val="24"/>
          <w:lang w:val="id-ID"/>
        </w:rPr>
        <w:fldChar w:fldCharType="end"/>
      </w:r>
      <w:r w:rsidR="00E273B6" w:rsidRPr="00B15891">
        <w:rPr>
          <w:rFonts w:ascii="Times New Roman" w:hAnsi="Times New Roman" w:cs="Times New Roman"/>
          <w:sz w:val="24"/>
          <w:szCs w:val="24"/>
          <w:lang w:val="id-ID"/>
        </w:rPr>
        <w:t xml:space="preserve"> serta  Gründler dan Krieger </w:t>
      </w:r>
      <w:r w:rsidR="00E273B6" w:rsidRPr="00B15891">
        <w:rPr>
          <w:rFonts w:ascii="Times New Roman" w:hAnsi="Times New Roman" w:cs="Times New Roman"/>
          <w:sz w:val="24"/>
          <w:szCs w:val="24"/>
          <w:lang w:val="id-ID"/>
        </w:rPr>
        <w:fldChar w:fldCharType="begin" w:fldLock="1"/>
      </w:r>
      <w:r w:rsidR="00D047E0" w:rsidRPr="00B15891">
        <w:rPr>
          <w:rFonts w:ascii="Times New Roman" w:hAnsi="Times New Roman" w:cs="Times New Roman"/>
          <w:sz w:val="24"/>
          <w:szCs w:val="24"/>
          <w:lang w:val="id-ID"/>
        </w:rPr>
        <w:instrText>ADDIN CSL_CITATION {"citationItems":[{"id":"ITEM-1","itemData":{"DOI":"10.1016/j.ejpoleco.2021.102047","ISSN":"01762680","abstract":"We provide a comprehensive overview of the literature on the measurement of democracy and present an extensive update of the Machine Learning indicator of Gründler and Krieger (2016). Four improvements are particularly notable: First, we produce a continuous and a dichotomous version of the Machine Learning democracy indicator. Second, we calculate intervals that reflect the degree of measurement uncertainty. Third, we refine the conceptualization of the Machine Learning Index. Finally, we significantly expand the data coverage by providing democracy indices for 186 countries in the period from 1919 to 2019.","author":[{"dropping-particle":"","family":"Gründler","given":"Klaus","non-dropping-particle":"","parse-names":false,"suffix":""},{"dropping-particle":"","family":"Krieger","given":"Tommy","non-dropping-particle":"","parse-names":false,"suffix":""}],"container-title":"European Journal of Political Economy","id":"ITEM-1","issue":"June 2020","issued":{"date-parts":[["2021"]]},"page":"102047","publisher":"Elsevier B.V.","title":"Using Machine Learning for measuring democracy: A practitioners guide and a new updated dataset for 186 countries from 1919 to 2019","type":"article-journal","volume":"70"},"suppress-author":1,"uris":["http://www.mendeley.com/documents/?uuid=d7c91094-de3e-4761-928b-a831b433ad94"]}],"mendeley":{"formattedCitation":"(2021)","plainTextFormattedCitation":"(2021)","previouslyFormattedCitation":"(2021)"},"properties":{"noteIndex":0},"schema":"https://github.com/citation-style-language/schema/raw/master/csl-citation.json"}</w:instrText>
      </w:r>
      <w:r w:rsidR="00E273B6" w:rsidRPr="00B15891">
        <w:rPr>
          <w:rFonts w:ascii="Times New Roman" w:hAnsi="Times New Roman" w:cs="Times New Roman"/>
          <w:sz w:val="24"/>
          <w:szCs w:val="24"/>
          <w:lang w:val="id-ID"/>
        </w:rPr>
        <w:fldChar w:fldCharType="separate"/>
      </w:r>
      <w:r w:rsidR="00E273B6" w:rsidRPr="00B15891">
        <w:rPr>
          <w:rFonts w:ascii="Times New Roman" w:hAnsi="Times New Roman" w:cs="Times New Roman"/>
          <w:noProof/>
          <w:sz w:val="24"/>
          <w:szCs w:val="24"/>
          <w:lang w:val="id-ID"/>
        </w:rPr>
        <w:t>(2021)</w:t>
      </w:r>
      <w:r w:rsidR="00E273B6" w:rsidRPr="00B15891">
        <w:rPr>
          <w:rFonts w:ascii="Times New Roman" w:hAnsi="Times New Roman" w:cs="Times New Roman"/>
          <w:sz w:val="24"/>
          <w:szCs w:val="24"/>
          <w:lang w:val="id-ID"/>
        </w:rPr>
        <w:fldChar w:fldCharType="end"/>
      </w:r>
      <w:r w:rsidR="00E273B6" w:rsidRPr="00B15891">
        <w:rPr>
          <w:rFonts w:ascii="Times New Roman" w:hAnsi="Times New Roman" w:cs="Times New Roman"/>
          <w:sz w:val="24"/>
          <w:szCs w:val="24"/>
          <w:lang w:val="id-ID"/>
        </w:rPr>
        <w:t xml:space="preserve">. Singkatnya pada kesempatan ini akan diteliti apakah </w:t>
      </w:r>
      <w:r w:rsidR="00E273B6" w:rsidRPr="00B15891">
        <w:rPr>
          <w:rFonts w:ascii="Times New Roman" w:hAnsi="Times New Roman" w:cs="Times New Roman"/>
          <w:i/>
          <w:iCs/>
          <w:sz w:val="24"/>
          <w:szCs w:val="24"/>
          <w:lang w:val="id-ID"/>
        </w:rPr>
        <w:t>sentiment analysis</w:t>
      </w:r>
      <w:r w:rsidR="00E273B6" w:rsidRPr="00B15891">
        <w:rPr>
          <w:rFonts w:ascii="Times New Roman" w:hAnsi="Times New Roman" w:cs="Times New Roman"/>
          <w:sz w:val="24"/>
          <w:szCs w:val="24"/>
          <w:lang w:val="id-ID"/>
        </w:rPr>
        <w:t xml:space="preserve"> dapat digunakan untuk mengukur dan memprediksi tingkat demokrasi di Indonesia. </w:t>
      </w:r>
    </w:p>
    <w:bookmarkEnd w:id="0"/>
    <w:p w14:paraId="2FAFF89E" w14:textId="77777777" w:rsidR="008F0DB8" w:rsidRPr="00B15891" w:rsidRDefault="008F0DB8" w:rsidP="00353734">
      <w:pPr>
        <w:pStyle w:val="ListParagraph"/>
        <w:spacing w:after="0" w:line="360" w:lineRule="auto"/>
        <w:ind w:left="0"/>
        <w:jc w:val="both"/>
        <w:rPr>
          <w:rFonts w:ascii="Times New Roman" w:hAnsi="Times New Roman" w:cs="Times New Roman"/>
          <w:sz w:val="24"/>
          <w:szCs w:val="24"/>
          <w:lang w:val="id-ID"/>
        </w:rPr>
      </w:pPr>
    </w:p>
    <w:p w14:paraId="6450FD73" w14:textId="63E84A0D" w:rsidR="00254A98" w:rsidRPr="00B15891" w:rsidRDefault="00254A98" w:rsidP="00F601A3">
      <w:pPr>
        <w:pStyle w:val="Heading2"/>
        <w:spacing w:line="360" w:lineRule="auto"/>
        <w:ind w:left="360"/>
        <w:rPr>
          <w:rFonts w:ascii="Times New Roman" w:hAnsi="Times New Roman" w:cs="Times New Roman"/>
          <w:b/>
          <w:bCs/>
          <w:color w:val="auto"/>
          <w:sz w:val="24"/>
          <w:szCs w:val="24"/>
          <w:lang w:val="id-ID"/>
        </w:rPr>
      </w:pPr>
      <w:r w:rsidRPr="00B15891">
        <w:rPr>
          <w:rFonts w:ascii="Times New Roman" w:hAnsi="Times New Roman" w:cs="Times New Roman"/>
          <w:b/>
          <w:bCs/>
          <w:color w:val="auto"/>
          <w:sz w:val="24"/>
          <w:szCs w:val="24"/>
          <w:lang w:val="id-ID"/>
        </w:rPr>
        <w:t>Tujuan Penelitian</w:t>
      </w:r>
    </w:p>
    <w:p w14:paraId="616DCEC7" w14:textId="6838CBF6" w:rsidR="00C954A4" w:rsidRPr="00B15891" w:rsidRDefault="00C954A4" w:rsidP="00C954A4">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Penelitian ini bertujuan untuk mengevaluasi apakah </w:t>
      </w:r>
      <w:r w:rsidRPr="00B15891">
        <w:rPr>
          <w:rFonts w:ascii="Times New Roman" w:hAnsi="Times New Roman" w:cs="Times New Roman"/>
          <w:i/>
          <w:iCs/>
          <w:sz w:val="24"/>
          <w:szCs w:val="24"/>
          <w:lang w:val="id-ID"/>
        </w:rPr>
        <w:t>sentiment analysis</w:t>
      </w:r>
      <w:r w:rsidRPr="00B15891">
        <w:rPr>
          <w:rFonts w:ascii="Times New Roman" w:hAnsi="Times New Roman" w:cs="Times New Roman"/>
          <w:sz w:val="24"/>
          <w:szCs w:val="24"/>
          <w:lang w:val="id-ID"/>
        </w:rPr>
        <w:t xml:space="preserve"> dapat digunakan untuk mengukur demokrasi di Indonesia serta untuk mengetahui nilai prediksi tingkat demokrasi di Indonesia menggunakan </w:t>
      </w:r>
      <w:r w:rsidRPr="00B15891">
        <w:rPr>
          <w:rFonts w:ascii="Times New Roman" w:hAnsi="Times New Roman" w:cs="Times New Roman"/>
          <w:i/>
          <w:iCs/>
          <w:sz w:val="24"/>
          <w:szCs w:val="24"/>
          <w:lang w:val="id-ID"/>
        </w:rPr>
        <w:t>sentiment</w:t>
      </w:r>
      <w:r w:rsidRPr="00B15891">
        <w:rPr>
          <w:rFonts w:ascii="Times New Roman" w:hAnsi="Times New Roman" w:cs="Times New Roman"/>
          <w:sz w:val="24"/>
          <w:szCs w:val="24"/>
          <w:lang w:val="id-ID"/>
        </w:rPr>
        <w:t xml:space="preserve"> </w:t>
      </w:r>
      <w:r w:rsidRPr="00B15891">
        <w:rPr>
          <w:rFonts w:ascii="Times New Roman" w:hAnsi="Times New Roman" w:cs="Times New Roman"/>
          <w:i/>
          <w:iCs/>
          <w:sz w:val="24"/>
          <w:szCs w:val="24"/>
          <w:lang w:val="id-ID"/>
        </w:rPr>
        <w:t>analysis.</w:t>
      </w:r>
    </w:p>
    <w:p w14:paraId="43062E79" w14:textId="65F59500" w:rsidR="00F14877" w:rsidRPr="00B15891" w:rsidRDefault="00F14877" w:rsidP="00F601A3">
      <w:pPr>
        <w:pStyle w:val="Heading2"/>
        <w:spacing w:line="360" w:lineRule="auto"/>
        <w:ind w:left="360"/>
        <w:rPr>
          <w:rFonts w:ascii="Times New Roman" w:hAnsi="Times New Roman" w:cs="Times New Roman"/>
          <w:b/>
          <w:bCs/>
          <w:color w:val="auto"/>
          <w:sz w:val="24"/>
          <w:szCs w:val="24"/>
          <w:lang w:val="id-ID"/>
        </w:rPr>
      </w:pPr>
      <w:r w:rsidRPr="00B15891">
        <w:rPr>
          <w:rFonts w:ascii="Times New Roman" w:hAnsi="Times New Roman" w:cs="Times New Roman"/>
          <w:b/>
          <w:bCs/>
          <w:color w:val="auto"/>
          <w:sz w:val="24"/>
          <w:szCs w:val="24"/>
          <w:lang w:val="id-ID"/>
        </w:rPr>
        <w:t>Batasan Masalah</w:t>
      </w:r>
    </w:p>
    <w:p w14:paraId="19620BC7" w14:textId="3CBDCD35" w:rsidR="00C954A4" w:rsidRPr="00B15891" w:rsidRDefault="00C954A4" w:rsidP="00C954A4">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Pada penelitian ini, data yang digunakan dibatasi hanya untuk wilayah Jawa Barat</w:t>
      </w:r>
      <w:r w:rsidR="00D977C8" w:rsidRPr="00B15891">
        <w:rPr>
          <w:rFonts w:ascii="Times New Roman" w:hAnsi="Times New Roman" w:cs="Times New Roman"/>
          <w:sz w:val="24"/>
          <w:szCs w:val="24"/>
          <w:lang w:val="id-ID"/>
        </w:rPr>
        <w:t xml:space="preserve"> dan untuk pengukuran demokrasi di wilayah Jawa Barat saja</w:t>
      </w:r>
      <w:r w:rsidRPr="00B15891">
        <w:rPr>
          <w:rFonts w:ascii="Times New Roman" w:hAnsi="Times New Roman" w:cs="Times New Roman"/>
          <w:sz w:val="24"/>
          <w:szCs w:val="24"/>
          <w:lang w:val="id-ID"/>
        </w:rPr>
        <w:t xml:space="preserve">. Namun, </w:t>
      </w:r>
      <w:r w:rsidR="00D977C8" w:rsidRPr="00B15891">
        <w:rPr>
          <w:rFonts w:ascii="Times New Roman" w:hAnsi="Times New Roman" w:cs="Times New Roman"/>
          <w:sz w:val="24"/>
          <w:szCs w:val="24"/>
          <w:lang w:val="id-ID"/>
        </w:rPr>
        <w:t>sebenarnya angka demokrasi provinsi lain maupun nasional memiliki metode yang sama. Sehingga dapat dikatakan bahwa pengukuran provinsi lain maupun angka nasional diwakili oleh pengukuran demokrasi di Jawa Barat</w:t>
      </w:r>
    </w:p>
    <w:p w14:paraId="0283E101" w14:textId="587645D1" w:rsidR="00F14877" w:rsidRPr="00B15891" w:rsidRDefault="00F14877" w:rsidP="00F601A3">
      <w:pPr>
        <w:pStyle w:val="Heading2"/>
        <w:spacing w:line="360" w:lineRule="auto"/>
        <w:ind w:left="360"/>
        <w:rPr>
          <w:rFonts w:ascii="Times New Roman" w:hAnsi="Times New Roman" w:cs="Times New Roman"/>
          <w:b/>
          <w:bCs/>
          <w:color w:val="auto"/>
          <w:sz w:val="24"/>
          <w:szCs w:val="24"/>
          <w:lang w:val="id-ID"/>
        </w:rPr>
      </w:pPr>
      <w:r w:rsidRPr="00B15891">
        <w:rPr>
          <w:rFonts w:ascii="Times New Roman" w:hAnsi="Times New Roman" w:cs="Times New Roman"/>
          <w:b/>
          <w:bCs/>
          <w:color w:val="auto"/>
          <w:sz w:val="24"/>
          <w:szCs w:val="24"/>
          <w:lang w:val="id-ID"/>
        </w:rPr>
        <w:lastRenderedPageBreak/>
        <w:t>Manfaat Penelitian</w:t>
      </w:r>
    </w:p>
    <w:p w14:paraId="4C61526B" w14:textId="6548A6C7" w:rsidR="00D977C8" w:rsidRPr="00B15891" w:rsidRDefault="00D977C8" w:rsidP="00D977C8">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Penelitian ini berfungsi untuk menambah pengetahuan mengenai pengukuran </w:t>
      </w:r>
      <w:r w:rsidR="007A3CA7" w:rsidRPr="00B15891">
        <w:rPr>
          <w:rFonts w:ascii="Times New Roman" w:hAnsi="Times New Roman" w:cs="Times New Roman"/>
          <w:sz w:val="24"/>
          <w:szCs w:val="24"/>
          <w:lang w:val="id-ID"/>
        </w:rPr>
        <w:t xml:space="preserve">dan prediksi nilai </w:t>
      </w:r>
      <w:r w:rsidRPr="00B15891">
        <w:rPr>
          <w:rFonts w:ascii="Times New Roman" w:hAnsi="Times New Roman" w:cs="Times New Roman"/>
          <w:sz w:val="24"/>
          <w:szCs w:val="24"/>
          <w:lang w:val="id-ID"/>
        </w:rPr>
        <w:t xml:space="preserve">demokrasi di Indonesia. </w:t>
      </w:r>
      <w:r w:rsidR="007A3CA7" w:rsidRPr="00B15891">
        <w:rPr>
          <w:rFonts w:ascii="Times New Roman" w:hAnsi="Times New Roman" w:cs="Times New Roman"/>
          <w:sz w:val="24"/>
          <w:szCs w:val="24"/>
          <w:lang w:val="id-ID"/>
        </w:rPr>
        <w:t>Selain itu, sebagai pembuktian metode selain indeks demokrasi dapat digunakan guna mempercepat terbitnya data tingkat demokrasi di Indonesia. Oleh sebab itu, penelitian ini sangat penting untuk dilakukan.</w:t>
      </w:r>
    </w:p>
    <w:p w14:paraId="71933438" w14:textId="44BD9921" w:rsidR="00F14877" w:rsidRPr="00B15891" w:rsidRDefault="00F14877" w:rsidP="00F601A3">
      <w:pPr>
        <w:pStyle w:val="Heading2"/>
        <w:spacing w:line="360" w:lineRule="auto"/>
        <w:ind w:left="360"/>
        <w:rPr>
          <w:rFonts w:ascii="Times New Roman" w:hAnsi="Times New Roman" w:cs="Times New Roman"/>
          <w:b/>
          <w:bCs/>
          <w:color w:val="auto"/>
          <w:sz w:val="24"/>
          <w:szCs w:val="24"/>
          <w:lang w:val="id-ID"/>
        </w:rPr>
      </w:pPr>
      <w:r w:rsidRPr="00B15891">
        <w:rPr>
          <w:rFonts w:ascii="Times New Roman" w:hAnsi="Times New Roman" w:cs="Times New Roman"/>
          <w:b/>
          <w:bCs/>
          <w:color w:val="auto"/>
          <w:sz w:val="24"/>
          <w:szCs w:val="24"/>
          <w:lang w:val="id-ID"/>
        </w:rPr>
        <w:t>Sistematika Penulisan</w:t>
      </w:r>
    </w:p>
    <w:tbl>
      <w:tblPr>
        <w:tblStyle w:val="TableGrid"/>
        <w:tblW w:w="7429" w:type="dxa"/>
        <w:tblInd w:w="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2"/>
        <w:gridCol w:w="6237"/>
      </w:tblGrid>
      <w:tr w:rsidR="00F14877" w:rsidRPr="00B15891" w14:paraId="0475361A" w14:textId="77777777" w:rsidTr="00B450F6">
        <w:tc>
          <w:tcPr>
            <w:tcW w:w="1192" w:type="dxa"/>
          </w:tcPr>
          <w:p w14:paraId="1439DCDD" w14:textId="78A13632" w:rsidR="00F14877" w:rsidRPr="00B15891" w:rsidRDefault="00F14877" w:rsidP="00F14877">
            <w:pPr>
              <w:pStyle w:val="ListParagraph"/>
              <w:spacing w:line="360" w:lineRule="auto"/>
              <w:ind w:left="0"/>
              <w:jc w:val="both"/>
              <w:rPr>
                <w:rFonts w:ascii="Times New Roman" w:hAnsi="Times New Roman" w:cs="Times New Roman"/>
                <w:b/>
                <w:bCs/>
                <w:sz w:val="24"/>
                <w:szCs w:val="24"/>
                <w:lang w:val="id-ID"/>
              </w:rPr>
            </w:pPr>
            <w:r w:rsidRPr="00B15891">
              <w:rPr>
                <w:rFonts w:ascii="Times New Roman" w:hAnsi="Times New Roman" w:cs="Times New Roman"/>
                <w:b/>
                <w:bCs/>
                <w:sz w:val="24"/>
                <w:szCs w:val="24"/>
                <w:lang w:val="id-ID"/>
              </w:rPr>
              <w:t>Bab I</w:t>
            </w:r>
          </w:p>
        </w:tc>
        <w:tc>
          <w:tcPr>
            <w:tcW w:w="6237" w:type="dxa"/>
          </w:tcPr>
          <w:p w14:paraId="0ADABC44" w14:textId="192DF855" w:rsidR="00F14877" w:rsidRPr="00B15891" w:rsidRDefault="00F14877" w:rsidP="00F14877">
            <w:pPr>
              <w:pStyle w:val="ListParagraph"/>
              <w:spacing w:line="360" w:lineRule="auto"/>
              <w:ind w:left="0"/>
              <w:jc w:val="both"/>
              <w:rPr>
                <w:rFonts w:ascii="Times New Roman" w:hAnsi="Times New Roman" w:cs="Times New Roman"/>
                <w:b/>
                <w:bCs/>
                <w:sz w:val="24"/>
                <w:szCs w:val="24"/>
                <w:lang w:val="id-ID"/>
              </w:rPr>
            </w:pPr>
            <w:r w:rsidRPr="00B15891">
              <w:rPr>
                <w:rFonts w:ascii="Times New Roman" w:hAnsi="Times New Roman" w:cs="Times New Roman"/>
                <w:b/>
                <w:bCs/>
                <w:sz w:val="24"/>
                <w:szCs w:val="24"/>
                <w:lang w:val="id-ID"/>
              </w:rPr>
              <w:t>Pendahuluan</w:t>
            </w:r>
          </w:p>
        </w:tc>
      </w:tr>
      <w:tr w:rsidR="00F14877" w:rsidRPr="00B15891" w14:paraId="5C91DC84" w14:textId="77777777" w:rsidTr="00B450F6">
        <w:tc>
          <w:tcPr>
            <w:tcW w:w="1192" w:type="dxa"/>
          </w:tcPr>
          <w:p w14:paraId="1FA93C2B" w14:textId="77777777" w:rsidR="00F14877" w:rsidRPr="00B15891" w:rsidRDefault="00F14877" w:rsidP="00F14877">
            <w:pPr>
              <w:pStyle w:val="ListParagraph"/>
              <w:spacing w:line="360" w:lineRule="auto"/>
              <w:ind w:left="0"/>
              <w:jc w:val="both"/>
              <w:rPr>
                <w:rFonts w:ascii="Times New Roman" w:hAnsi="Times New Roman" w:cs="Times New Roman"/>
                <w:b/>
                <w:bCs/>
                <w:sz w:val="24"/>
                <w:szCs w:val="24"/>
                <w:lang w:val="id-ID"/>
              </w:rPr>
            </w:pPr>
          </w:p>
        </w:tc>
        <w:tc>
          <w:tcPr>
            <w:tcW w:w="6237" w:type="dxa"/>
          </w:tcPr>
          <w:p w14:paraId="3A76045B" w14:textId="3C97EFE8" w:rsidR="00F14877" w:rsidRPr="00B15891" w:rsidRDefault="007A3CA7" w:rsidP="00F14877">
            <w:pPr>
              <w:pStyle w:val="ListParagraph"/>
              <w:spacing w:line="360" w:lineRule="auto"/>
              <w:ind w:left="0"/>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Bab ini menjelaskan mengenai latar belakang masalah, rumusan masalah, tujuan penelitian, manfaat penelitia</w:t>
            </w:r>
            <w:r w:rsidR="001D1646" w:rsidRPr="00B15891">
              <w:rPr>
                <w:rFonts w:ascii="Times New Roman" w:hAnsi="Times New Roman" w:cs="Times New Roman"/>
                <w:sz w:val="24"/>
                <w:szCs w:val="24"/>
                <w:lang w:val="id-ID"/>
              </w:rPr>
              <w:t>n, dan sistematika penulisan</w:t>
            </w:r>
          </w:p>
        </w:tc>
      </w:tr>
      <w:tr w:rsidR="00F14877" w:rsidRPr="00B15891" w14:paraId="7DB768F0" w14:textId="77777777" w:rsidTr="00B450F6">
        <w:tc>
          <w:tcPr>
            <w:tcW w:w="1192" w:type="dxa"/>
          </w:tcPr>
          <w:p w14:paraId="62C59C67" w14:textId="451A0B28" w:rsidR="00F14877" w:rsidRPr="00B15891" w:rsidRDefault="00F14877" w:rsidP="00F14877">
            <w:pPr>
              <w:pStyle w:val="ListParagraph"/>
              <w:spacing w:line="360" w:lineRule="auto"/>
              <w:ind w:left="0"/>
              <w:jc w:val="both"/>
              <w:rPr>
                <w:rFonts w:ascii="Times New Roman" w:hAnsi="Times New Roman" w:cs="Times New Roman"/>
                <w:b/>
                <w:bCs/>
                <w:sz w:val="24"/>
                <w:szCs w:val="24"/>
                <w:lang w:val="id-ID"/>
              </w:rPr>
            </w:pPr>
            <w:r w:rsidRPr="00B15891">
              <w:rPr>
                <w:rFonts w:ascii="Times New Roman" w:hAnsi="Times New Roman" w:cs="Times New Roman"/>
                <w:b/>
                <w:bCs/>
                <w:sz w:val="24"/>
                <w:szCs w:val="24"/>
                <w:lang w:val="id-ID"/>
              </w:rPr>
              <w:t>Bab II</w:t>
            </w:r>
          </w:p>
        </w:tc>
        <w:tc>
          <w:tcPr>
            <w:tcW w:w="6237" w:type="dxa"/>
          </w:tcPr>
          <w:p w14:paraId="520DFD33" w14:textId="3D150AC1" w:rsidR="00F14877" w:rsidRPr="00B15891" w:rsidRDefault="00F14877" w:rsidP="00F14877">
            <w:pPr>
              <w:pStyle w:val="ListParagraph"/>
              <w:spacing w:line="360" w:lineRule="auto"/>
              <w:ind w:left="0"/>
              <w:jc w:val="both"/>
              <w:rPr>
                <w:rFonts w:ascii="Times New Roman" w:hAnsi="Times New Roman" w:cs="Times New Roman"/>
                <w:b/>
                <w:bCs/>
                <w:sz w:val="24"/>
                <w:szCs w:val="24"/>
                <w:lang w:val="id-ID"/>
              </w:rPr>
            </w:pPr>
            <w:r w:rsidRPr="00B15891">
              <w:rPr>
                <w:rFonts w:ascii="Times New Roman" w:hAnsi="Times New Roman" w:cs="Times New Roman"/>
                <w:b/>
                <w:bCs/>
                <w:sz w:val="24"/>
                <w:szCs w:val="24"/>
                <w:lang w:val="id-ID"/>
              </w:rPr>
              <w:t>Studi Literatur</w:t>
            </w:r>
          </w:p>
        </w:tc>
      </w:tr>
      <w:tr w:rsidR="00F14877" w:rsidRPr="00B15891" w14:paraId="73432490" w14:textId="77777777" w:rsidTr="00B450F6">
        <w:tc>
          <w:tcPr>
            <w:tcW w:w="1192" w:type="dxa"/>
          </w:tcPr>
          <w:p w14:paraId="0041B01C" w14:textId="77777777" w:rsidR="00F14877" w:rsidRPr="00B15891" w:rsidRDefault="00F14877" w:rsidP="00F14877">
            <w:pPr>
              <w:pStyle w:val="ListParagraph"/>
              <w:spacing w:line="360" w:lineRule="auto"/>
              <w:ind w:left="0"/>
              <w:jc w:val="both"/>
              <w:rPr>
                <w:rFonts w:ascii="Times New Roman" w:hAnsi="Times New Roman" w:cs="Times New Roman"/>
                <w:b/>
                <w:bCs/>
                <w:sz w:val="24"/>
                <w:szCs w:val="24"/>
                <w:lang w:val="id-ID"/>
              </w:rPr>
            </w:pPr>
          </w:p>
        </w:tc>
        <w:tc>
          <w:tcPr>
            <w:tcW w:w="6237" w:type="dxa"/>
          </w:tcPr>
          <w:p w14:paraId="730DCB74" w14:textId="49F23AF8" w:rsidR="00F14877" w:rsidRPr="00B15891" w:rsidRDefault="001D1646" w:rsidP="00F14877">
            <w:pPr>
              <w:pStyle w:val="ListParagraph"/>
              <w:spacing w:line="360" w:lineRule="auto"/>
              <w:ind w:left="0"/>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Bab ini mengumpulkan referensi untuk memecahkan masalah guna sebagai alat identifikasi </w:t>
            </w:r>
            <w:r w:rsidR="003E4280" w:rsidRPr="00B15891">
              <w:rPr>
                <w:rFonts w:ascii="Times New Roman" w:hAnsi="Times New Roman" w:cs="Times New Roman"/>
                <w:sz w:val="24"/>
                <w:szCs w:val="24"/>
                <w:lang w:val="id-ID"/>
              </w:rPr>
              <w:t>metodologi penelitian yang akan dilakukan untuk mengatasi permasalahan yang ada.</w:t>
            </w:r>
          </w:p>
        </w:tc>
      </w:tr>
      <w:tr w:rsidR="00F14877" w:rsidRPr="00B15891" w14:paraId="66B565FD" w14:textId="77777777" w:rsidTr="00B450F6">
        <w:tc>
          <w:tcPr>
            <w:tcW w:w="1192" w:type="dxa"/>
          </w:tcPr>
          <w:p w14:paraId="71DEA777" w14:textId="5E62AB11" w:rsidR="00F14877" w:rsidRPr="00B15891" w:rsidRDefault="00F14877" w:rsidP="00F14877">
            <w:pPr>
              <w:pStyle w:val="ListParagraph"/>
              <w:spacing w:line="360" w:lineRule="auto"/>
              <w:ind w:left="0"/>
              <w:jc w:val="both"/>
              <w:rPr>
                <w:rFonts w:ascii="Times New Roman" w:hAnsi="Times New Roman" w:cs="Times New Roman"/>
                <w:b/>
                <w:bCs/>
                <w:sz w:val="24"/>
                <w:szCs w:val="24"/>
                <w:lang w:val="id-ID"/>
              </w:rPr>
            </w:pPr>
            <w:r w:rsidRPr="00B15891">
              <w:rPr>
                <w:rFonts w:ascii="Times New Roman" w:hAnsi="Times New Roman" w:cs="Times New Roman"/>
                <w:b/>
                <w:bCs/>
                <w:sz w:val="24"/>
                <w:szCs w:val="24"/>
                <w:lang w:val="id-ID"/>
              </w:rPr>
              <w:t>Bab III</w:t>
            </w:r>
          </w:p>
        </w:tc>
        <w:tc>
          <w:tcPr>
            <w:tcW w:w="6237" w:type="dxa"/>
          </w:tcPr>
          <w:p w14:paraId="05CB6384" w14:textId="31B3AAA7" w:rsidR="00F14877" w:rsidRPr="00B15891" w:rsidRDefault="00F14877" w:rsidP="00F14877">
            <w:pPr>
              <w:pStyle w:val="ListParagraph"/>
              <w:spacing w:line="360" w:lineRule="auto"/>
              <w:ind w:left="0"/>
              <w:jc w:val="both"/>
              <w:rPr>
                <w:rFonts w:ascii="Times New Roman" w:hAnsi="Times New Roman" w:cs="Times New Roman"/>
                <w:b/>
                <w:bCs/>
                <w:sz w:val="24"/>
                <w:szCs w:val="24"/>
                <w:lang w:val="id-ID"/>
              </w:rPr>
            </w:pPr>
            <w:r w:rsidRPr="00B15891">
              <w:rPr>
                <w:rFonts w:ascii="Times New Roman" w:hAnsi="Times New Roman" w:cs="Times New Roman"/>
                <w:b/>
                <w:bCs/>
                <w:sz w:val="24"/>
                <w:szCs w:val="24"/>
                <w:lang w:val="id-ID"/>
              </w:rPr>
              <w:t>Metodologi Penelitian</w:t>
            </w:r>
          </w:p>
        </w:tc>
      </w:tr>
      <w:tr w:rsidR="00F14877" w:rsidRPr="00B15891" w14:paraId="6E4C6616" w14:textId="77777777" w:rsidTr="00B450F6">
        <w:tc>
          <w:tcPr>
            <w:tcW w:w="1192" w:type="dxa"/>
          </w:tcPr>
          <w:p w14:paraId="58168D1A" w14:textId="77777777" w:rsidR="00F14877" w:rsidRPr="00B15891" w:rsidRDefault="00F14877" w:rsidP="00F14877">
            <w:pPr>
              <w:pStyle w:val="ListParagraph"/>
              <w:spacing w:line="360" w:lineRule="auto"/>
              <w:ind w:left="0"/>
              <w:jc w:val="both"/>
              <w:rPr>
                <w:rFonts w:ascii="Times New Roman" w:hAnsi="Times New Roman" w:cs="Times New Roman"/>
                <w:b/>
                <w:bCs/>
                <w:sz w:val="24"/>
                <w:szCs w:val="24"/>
                <w:lang w:val="id-ID"/>
              </w:rPr>
            </w:pPr>
          </w:p>
        </w:tc>
        <w:tc>
          <w:tcPr>
            <w:tcW w:w="6237" w:type="dxa"/>
          </w:tcPr>
          <w:p w14:paraId="742FF163" w14:textId="1843A8EB" w:rsidR="00F14877" w:rsidRPr="00B15891" w:rsidRDefault="003E4280" w:rsidP="00F14877">
            <w:pPr>
              <w:pStyle w:val="ListParagraph"/>
              <w:spacing w:line="360" w:lineRule="auto"/>
              <w:ind w:left="0"/>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Bab ini akan menjelaskan mengenai tahapan-tahapan yang akan dilakukan untuk menyelesaikan permasalahan dengan dasar penelitian-penelitian yang sudah dilakukan sebelumnya </w:t>
            </w:r>
          </w:p>
        </w:tc>
      </w:tr>
      <w:tr w:rsidR="00F14877" w:rsidRPr="00B15891" w14:paraId="48C5AF00" w14:textId="77777777" w:rsidTr="00B450F6">
        <w:tc>
          <w:tcPr>
            <w:tcW w:w="1192" w:type="dxa"/>
          </w:tcPr>
          <w:p w14:paraId="03F55567" w14:textId="50F5EE36" w:rsidR="00F14877" w:rsidRPr="00B15891" w:rsidRDefault="00F14877" w:rsidP="00F14877">
            <w:pPr>
              <w:pStyle w:val="ListParagraph"/>
              <w:spacing w:line="360" w:lineRule="auto"/>
              <w:ind w:left="0"/>
              <w:jc w:val="both"/>
              <w:rPr>
                <w:rFonts w:ascii="Times New Roman" w:hAnsi="Times New Roman" w:cs="Times New Roman"/>
                <w:b/>
                <w:bCs/>
                <w:sz w:val="24"/>
                <w:szCs w:val="24"/>
                <w:lang w:val="id-ID"/>
              </w:rPr>
            </w:pPr>
            <w:r w:rsidRPr="00B15891">
              <w:rPr>
                <w:rFonts w:ascii="Times New Roman" w:hAnsi="Times New Roman" w:cs="Times New Roman"/>
                <w:b/>
                <w:bCs/>
                <w:sz w:val="24"/>
                <w:szCs w:val="24"/>
                <w:lang w:val="id-ID"/>
              </w:rPr>
              <w:t>Bab IV</w:t>
            </w:r>
          </w:p>
        </w:tc>
        <w:tc>
          <w:tcPr>
            <w:tcW w:w="6237" w:type="dxa"/>
          </w:tcPr>
          <w:p w14:paraId="75DA0A2F" w14:textId="0C96D6C3" w:rsidR="00F14877" w:rsidRPr="00B15891" w:rsidRDefault="00F14877" w:rsidP="00F14877">
            <w:pPr>
              <w:pStyle w:val="ListParagraph"/>
              <w:spacing w:line="360" w:lineRule="auto"/>
              <w:ind w:left="0"/>
              <w:jc w:val="both"/>
              <w:rPr>
                <w:rFonts w:ascii="Times New Roman" w:hAnsi="Times New Roman" w:cs="Times New Roman"/>
                <w:b/>
                <w:bCs/>
                <w:sz w:val="24"/>
                <w:szCs w:val="24"/>
                <w:lang w:val="id-ID"/>
              </w:rPr>
            </w:pPr>
            <w:r w:rsidRPr="00B15891">
              <w:rPr>
                <w:rFonts w:ascii="Times New Roman" w:hAnsi="Times New Roman" w:cs="Times New Roman"/>
                <w:b/>
                <w:bCs/>
                <w:sz w:val="24"/>
                <w:szCs w:val="24"/>
                <w:lang w:val="id-ID"/>
              </w:rPr>
              <w:t>Analisis dan Perancangan</w:t>
            </w:r>
          </w:p>
        </w:tc>
      </w:tr>
      <w:tr w:rsidR="00F14877" w:rsidRPr="00B15891" w14:paraId="7F561E6E" w14:textId="77777777" w:rsidTr="00B450F6">
        <w:tc>
          <w:tcPr>
            <w:tcW w:w="1192" w:type="dxa"/>
          </w:tcPr>
          <w:p w14:paraId="62D76BA3" w14:textId="77777777" w:rsidR="00F14877" w:rsidRPr="00B15891" w:rsidRDefault="00F14877" w:rsidP="00F14877">
            <w:pPr>
              <w:pStyle w:val="ListParagraph"/>
              <w:spacing w:line="360" w:lineRule="auto"/>
              <w:ind w:left="0"/>
              <w:jc w:val="both"/>
              <w:rPr>
                <w:rFonts w:ascii="Times New Roman" w:hAnsi="Times New Roman" w:cs="Times New Roman"/>
                <w:b/>
                <w:bCs/>
                <w:sz w:val="24"/>
                <w:szCs w:val="24"/>
                <w:lang w:val="id-ID"/>
              </w:rPr>
            </w:pPr>
          </w:p>
        </w:tc>
        <w:tc>
          <w:tcPr>
            <w:tcW w:w="6237" w:type="dxa"/>
          </w:tcPr>
          <w:p w14:paraId="7D4947D8" w14:textId="740B8A8D" w:rsidR="00F14877" w:rsidRPr="00B15891" w:rsidRDefault="003E4280" w:rsidP="00F14877">
            <w:pPr>
              <w:pStyle w:val="ListParagraph"/>
              <w:spacing w:line="360" w:lineRule="auto"/>
              <w:ind w:left="0"/>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Bab ini menampilkan rancangan pengukuran tingkat demokrasi di Indonesia. Kemudian, me</w:t>
            </w:r>
            <w:r w:rsidR="001C1494" w:rsidRPr="00B15891">
              <w:rPr>
                <w:rFonts w:ascii="Times New Roman" w:hAnsi="Times New Roman" w:cs="Times New Roman"/>
                <w:sz w:val="24"/>
                <w:szCs w:val="24"/>
                <w:lang w:val="id-ID"/>
              </w:rPr>
              <w:t>nguji model yang dapat mengklasifikasikan berita surat kabar menjadi positit atau negatif nilai demokrasinya.</w:t>
            </w:r>
          </w:p>
        </w:tc>
      </w:tr>
      <w:tr w:rsidR="00F14877" w:rsidRPr="00B15891" w14:paraId="0BC0B74F" w14:textId="77777777" w:rsidTr="00B450F6">
        <w:tc>
          <w:tcPr>
            <w:tcW w:w="1192" w:type="dxa"/>
          </w:tcPr>
          <w:p w14:paraId="25DA50A2" w14:textId="591EF5D1" w:rsidR="00F14877" w:rsidRPr="00B15891" w:rsidRDefault="00F14877" w:rsidP="00F14877">
            <w:pPr>
              <w:pStyle w:val="ListParagraph"/>
              <w:spacing w:line="360" w:lineRule="auto"/>
              <w:ind w:left="0"/>
              <w:jc w:val="both"/>
              <w:rPr>
                <w:rFonts w:ascii="Times New Roman" w:hAnsi="Times New Roman" w:cs="Times New Roman"/>
                <w:b/>
                <w:bCs/>
                <w:sz w:val="24"/>
                <w:szCs w:val="24"/>
                <w:lang w:val="id-ID"/>
              </w:rPr>
            </w:pPr>
            <w:r w:rsidRPr="00B15891">
              <w:rPr>
                <w:rFonts w:ascii="Times New Roman" w:hAnsi="Times New Roman" w:cs="Times New Roman"/>
                <w:b/>
                <w:bCs/>
                <w:sz w:val="24"/>
                <w:szCs w:val="24"/>
                <w:lang w:val="id-ID"/>
              </w:rPr>
              <w:t>Bab V</w:t>
            </w:r>
          </w:p>
        </w:tc>
        <w:tc>
          <w:tcPr>
            <w:tcW w:w="6237" w:type="dxa"/>
          </w:tcPr>
          <w:p w14:paraId="43541544" w14:textId="3A9DFF24" w:rsidR="00F14877" w:rsidRPr="00B15891" w:rsidRDefault="00F14877" w:rsidP="00F14877">
            <w:pPr>
              <w:pStyle w:val="ListParagraph"/>
              <w:spacing w:line="360" w:lineRule="auto"/>
              <w:ind w:left="0"/>
              <w:jc w:val="both"/>
              <w:rPr>
                <w:rFonts w:ascii="Times New Roman" w:hAnsi="Times New Roman" w:cs="Times New Roman"/>
                <w:b/>
                <w:bCs/>
                <w:sz w:val="24"/>
                <w:szCs w:val="24"/>
                <w:lang w:val="id-ID"/>
              </w:rPr>
            </w:pPr>
            <w:r w:rsidRPr="00B15891">
              <w:rPr>
                <w:rFonts w:ascii="Times New Roman" w:hAnsi="Times New Roman" w:cs="Times New Roman"/>
                <w:b/>
                <w:bCs/>
                <w:sz w:val="24"/>
                <w:szCs w:val="24"/>
                <w:lang w:val="id-ID"/>
              </w:rPr>
              <w:t>Implementasi dan Pengujian</w:t>
            </w:r>
          </w:p>
        </w:tc>
      </w:tr>
      <w:tr w:rsidR="00F14877" w:rsidRPr="00B15891" w14:paraId="04535D4E" w14:textId="77777777" w:rsidTr="00B450F6">
        <w:tc>
          <w:tcPr>
            <w:tcW w:w="1192" w:type="dxa"/>
          </w:tcPr>
          <w:p w14:paraId="7B4510DC" w14:textId="77777777" w:rsidR="00F14877" w:rsidRPr="00B15891" w:rsidRDefault="00F14877" w:rsidP="00F14877">
            <w:pPr>
              <w:pStyle w:val="ListParagraph"/>
              <w:spacing w:line="360" w:lineRule="auto"/>
              <w:ind w:left="0"/>
              <w:jc w:val="both"/>
              <w:rPr>
                <w:rFonts w:ascii="Times New Roman" w:hAnsi="Times New Roman" w:cs="Times New Roman"/>
                <w:b/>
                <w:bCs/>
                <w:sz w:val="24"/>
                <w:szCs w:val="24"/>
                <w:lang w:val="id-ID"/>
              </w:rPr>
            </w:pPr>
          </w:p>
        </w:tc>
        <w:tc>
          <w:tcPr>
            <w:tcW w:w="6237" w:type="dxa"/>
          </w:tcPr>
          <w:p w14:paraId="23A4CCD9" w14:textId="3697DE7D" w:rsidR="00F14877" w:rsidRPr="00B15891" w:rsidRDefault="001C1494" w:rsidP="00F14877">
            <w:pPr>
              <w:pStyle w:val="ListParagraph"/>
              <w:spacing w:line="360" w:lineRule="auto"/>
              <w:ind w:left="0"/>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Bab ini menampilkan hasil pengujian model yang digunakan untuk mengukur nilai demokrasi berdasarkan tahapan sebelumnya.</w:t>
            </w:r>
          </w:p>
        </w:tc>
      </w:tr>
      <w:tr w:rsidR="00F14877" w:rsidRPr="00B15891" w14:paraId="233551CF" w14:textId="77777777" w:rsidTr="00B450F6">
        <w:tc>
          <w:tcPr>
            <w:tcW w:w="1192" w:type="dxa"/>
          </w:tcPr>
          <w:p w14:paraId="41D6B3CA" w14:textId="6F30BAC8" w:rsidR="00F14877" w:rsidRPr="00B15891" w:rsidRDefault="00F14877" w:rsidP="00F14877">
            <w:pPr>
              <w:pStyle w:val="ListParagraph"/>
              <w:spacing w:line="360" w:lineRule="auto"/>
              <w:ind w:left="0"/>
              <w:jc w:val="both"/>
              <w:rPr>
                <w:rFonts w:ascii="Times New Roman" w:hAnsi="Times New Roman" w:cs="Times New Roman"/>
                <w:b/>
                <w:bCs/>
                <w:sz w:val="24"/>
                <w:szCs w:val="24"/>
                <w:lang w:val="id-ID"/>
              </w:rPr>
            </w:pPr>
            <w:r w:rsidRPr="00B15891">
              <w:rPr>
                <w:rFonts w:ascii="Times New Roman" w:hAnsi="Times New Roman" w:cs="Times New Roman"/>
                <w:b/>
                <w:bCs/>
                <w:sz w:val="24"/>
                <w:szCs w:val="24"/>
                <w:lang w:val="id-ID"/>
              </w:rPr>
              <w:t>Bab VI</w:t>
            </w:r>
          </w:p>
        </w:tc>
        <w:tc>
          <w:tcPr>
            <w:tcW w:w="6237" w:type="dxa"/>
          </w:tcPr>
          <w:p w14:paraId="64BC3475" w14:textId="261C3207" w:rsidR="00F14877" w:rsidRPr="00B15891" w:rsidRDefault="00F14877" w:rsidP="00F14877">
            <w:pPr>
              <w:pStyle w:val="ListParagraph"/>
              <w:spacing w:line="360" w:lineRule="auto"/>
              <w:ind w:left="0"/>
              <w:jc w:val="both"/>
              <w:rPr>
                <w:rFonts w:ascii="Times New Roman" w:hAnsi="Times New Roman" w:cs="Times New Roman"/>
                <w:b/>
                <w:bCs/>
                <w:sz w:val="24"/>
                <w:szCs w:val="24"/>
                <w:lang w:val="id-ID"/>
              </w:rPr>
            </w:pPr>
            <w:r w:rsidRPr="00B15891">
              <w:rPr>
                <w:rFonts w:ascii="Times New Roman" w:hAnsi="Times New Roman" w:cs="Times New Roman"/>
                <w:b/>
                <w:bCs/>
                <w:sz w:val="24"/>
                <w:szCs w:val="24"/>
                <w:lang w:val="id-ID"/>
              </w:rPr>
              <w:t>Kesimpulan dan Saran</w:t>
            </w:r>
          </w:p>
        </w:tc>
      </w:tr>
      <w:tr w:rsidR="00F14877" w:rsidRPr="00B15891" w14:paraId="38504A58" w14:textId="77777777" w:rsidTr="00B450F6">
        <w:tc>
          <w:tcPr>
            <w:tcW w:w="1192" w:type="dxa"/>
          </w:tcPr>
          <w:p w14:paraId="4F903BDA" w14:textId="77777777" w:rsidR="00F14877" w:rsidRPr="00B15891" w:rsidRDefault="00F14877" w:rsidP="00F14877">
            <w:pPr>
              <w:pStyle w:val="ListParagraph"/>
              <w:spacing w:line="360" w:lineRule="auto"/>
              <w:ind w:left="0"/>
              <w:jc w:val="both"/>
              <w:rPr>
                <w:rFonts w:ascii="Times New Roman" w:hAnsi="Times New Roman" w:cs="Times New Roman"/>
                <w:b/>
                <w:bCs/>
                <w:sz w:val="24"/>
                <w:szCs w:val="24"/>
                <w:lang w:val="id-ID"/>
              </w:rPr>
            </w:pPr>
          </w:p>
        </w:tc>
        <w:tc>
          <w:tcPr>
            <w:tcW w:w="6237" w:type="dxa"/>
          </w:tcPr>
          <w:p w14:paraId="6B55093D" w14:textId="29D6C741" w:rsidR="00F14877" w:rsidRPr="00B15891" w:rsidRDefault="001C1494" w:rsidP="00F14877">
            <w:pPr>
              <w:pStyle w:val="ListParagraph"/>
              <w:spacing w:line="360" w:lineRule="auto"/>
              <w:ind w:left="0"/>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Bab ini akan menegaskan apakah hipotesis di awal, yaitu pada Bab I, dapat terjawab berdasarkan implementasi model serta </w:t>
            </w:r>
            <w:r w:rsidRPr="00B15891">
              <w:rPr>
                <w:rFonts w:ascii="Times New Roman" w:hAnsi="Times New Roman" w:cs="Times New Roman"/>
                <w:sz w:val="24"/>
                <w:szCs w:val="24"/>
                <w:lang w:val="id-ID"/>
              </w:rPr>
              <w:lastRenderedPageBreak/>
              <w:t>pengujian terhadap data indeks demokrasi yang selama ini sudah diakui</w:t>
            </w:r>
            <w:r w:rsidR="00307F35" w:rsidRPr="00B15891">
              <w:rPr>
                <w:rFonts w:ascii="Times New Roman" w:hAnsi="Times New Roman" w:cs="Times New Roman"/>
                <w:sz w:val="24"/>
                <w:szCs w:val="24"/>
                <w:lang w:val="id-ID"/>
              </w:rPr>
              <w:t xml:space="preserve"> keakuratannya.</w:t>
            </w:r>
          </w:p>
        </w:tc>
      </w:tr>
    </w:tbl>
    <w:p w14:paraId="38A859A3" w14:textId="77777777" w:rsidR="00F14877" w:rsidRPr="00B15891" w:rsidRDefault="00F14877" w:rsidP="00F14877">
      <w:pPr>
        <w:pStyle w:val="ListParagraph"/>
        <w:spacing w:line="360" w:lineRule="auto"/>
        <w:ind w:left="504"/>
        <w:jc w:val="both"/>
        <w:rPr>
          <w:rFonts w:ascii="Times New Roman" w:hAnsi="Times New Roman" w:cs="Times New Roman"/>
          <w:b/>
          <w:bCs/>
          <w:sz w:val="24"/>
          <w:szCs w:val="24"/>
          <w:lang w:val="id-ID"/>
        </w:rPr>
      </w:pPr>
    </w:p>
    <w:p w14:paraId="02B614BF" w14:textId="77777777" w:rsidR="00207C3A" w:rsidRPr="00B15891" w:rsidRDefault="00207C3A" w:rsidP="00207C3A">
      <w:pPr>
        <w:jc w:val="both"/>
        <w:rPr>
          <w:rFonts w:ascii="Times New Roman" w:hAnsi="Times New Roman" w:cs="Times New Roman"/>
          <w:sz w:val="24"/>
          <w:szCs w:val="24"/>
          <w:lang w:val="id-ID"/>
        </w:rPr>
      </w:pPr>
    </w:p>
    <w:sectPr w:rsidR="00207C3A" w:rsidRPr="00B15891" w:rsidSect="00207C3A">
      <w:pgSz w:w="11906" w:h="16838" w:code="9"/>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C490E8C"/>
    <w:multiLevelType w:val="multilevel"/>
    <w:tmpl w:val="D9C2A5A0"/>
    <w:lvl w:ilvl="0">
      <w:start w:val="1"/>
      <w:numFmt w:val="upperRoman"/>
      <w:pStyle w:val="Heading1"/>
      <w:suff w:val="nothing"/>
      <w:lvlText w:val="Bab %1"/>
      <w:lvlJc w:val="left"/>
      <w:pPr>
        <w:ind w:left="360" w:hanging="360"/>
      </w:pPr>
      <w:rPr>
        <w:rFonts w:hint="default"/>
        <w:b/>
        <w:bCs/>
        <w:color w:val="auto"/>
        <w:sz w:val="28"/>
        <w:szCs w:val="28"/>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4AE57740"/>
    <w:multiLevelType w:val="multilevel"/>
    <w:tmpl w:val="DC181892"/>
    <w:lvl w:ilvl="0">
      <w:start w:val="1"/>
      <w:numFmt w:val="upperRoman"/>
      <w:suff w:val="nothing"/>
      <w:lvlText w:val="Bab %1"/>
      <w:lvlJc w:val="left"/>
      <w:pPr>
        <w:ind w:left="360" w:hanging="360"/>
      </w:pPr>
      <w:rPr>
        <w:rFonts w:hint="default"/>
      </w:rPr>
    </w:lvl>
    <w:lvl w:ilvl="1">
      <w:start w:val="1"/>
      <w:numFmt w:val="decimal"/>
      <w:pStyle w:val="Heading2"/>
      <w:suff w:val="space"/>
      <w:lvlText w:val="%1.%2"/>
      <w:lvlJc w:val="left"/>
      <w:pPr>
        <w:ind w:left="720" w:hanging="360"/>
      </w:pPr>
      <w:rPr>
        <w:rFonts w:hint="default"/>
      </w:rPr>
    </w:lvl>
    <w:lvl w:ilvl="2">
      <w:start w:val="1"/>
      <w:numFmt w:val="decimal"/>
      <w:pStyle w:val="Heading3"/>
      <w:suff w:val="space"/>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797E2BBC"/>
    <w:multiLevelType w:val="multilevel"/>
    <w:tmpl w:val="E5442194"/>
    <w:lvl w:ilvl="0">
      <w:start w:val="1"/>
      <w:numFmt w:val="upperRoman"/>
      <w:lvlText w:val="Bab %1"/>
      <w:lvlJc w:val="left"/>
      <w:pPr>
        <w:ind w:left="1008" w:hanging="1008"/>
      </w:pPr>
      <w:rPr>
        <w:rFonts w:ascii="Times New Roman" w:eastAsia="Times New Roman" w:hAnsi="Times New Roman" w:cs="Times New Roman" w:hint="default"/>
        <w:b/>
        <w:i w:val="0"/>
        <w:color w:val="000000"/>
        <w:sz w:val="28"/>
        <w:szCs w:val="28"/>
      </w:rPr>
    </w:lvl>
    <w:lvl w:ilvl="1">
      <w:start w:val="1"/>
      <w:numFmt w:val="decimal"/>
      <w:lvlText w:val="%1.%2"/>
      <w:lvlJc w:val="left"/>
      <w:pPr>
        <w:ind w:left="504" w:hanging="504"/>
      </w:pPr>
      <w:rPr>
        <w:rFonts w:ascii="Times New Roman" w:eastAsia="Times New Roman" w:hAnsi="Times New Roman" w:cs="Times New Roman" w:hint="default"/>
        <w:b/>
        <w:i w:val="0"/>
        <w:color w:val="000000"/>
        <w:sz w:val="24"/>
        <w:szCs w:val="24"/>
      </w:rPr>
    </w:lvl>
    <w:lvl w:ilvl="2">
      <w:start w:val="1"/>
      <w:numFmt w:val="decimal"/>
      <w:lvlText w:val="%1.%2.%3"/>
      <w:lvlJc w:val="left"/>
      <w:pPr>
        <w:ind w:left="720" w:hanging="720"/>
      </w:pPr>
      <w:rPr>
        <w:rFonts w:ascii="Times New Roman" w:eastAsia="Times New Roman" w:hAnsi="Times New Roman" w:cs="Times New Roman" w:hint="default"/>
        <w:b/>
        <w:i w:val="0"/>
        <w:color w:val="000000"/>
        <w:sz w:val="24"/>
        <w:szCs w:val="24"/>
      </w:rPr>
    </w:lvl>
    <w:lvl w:ilvl="3">
      <w:start w:val="1"/>
      <w:numFmt w:val="decimal"/>
      <w:lvlText w:val="%1.%2.%3.%4"/>
      <w:lvlJc w:val="left"/>
      <w:pPr>
        <w:ind w:left="1080" w:hanging="1080"/>
      </w:pPr>
      <w:rPr>
        <w:rFonts w:ascii="Times New Roman" w:eastAsia="Times New Roman" w:hAnsi="Times New Roman" w:cs="Times New Roman" w:hint="default"/>
        <w:b/>
        <w:i w:val="0"/>
        <w:color w:val="000000"/>
        <w:sz w:val="24"/>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i w:val="0"/>
      </w:rPr>
    </w:lvl>
    <w:lvl w:ilvl="7">
      <w:start w:val="1"/>
      <w:numFmt w:val="lowerLetter"/>
      <w:lvlText w:val="%8."/>
      <w:lvlJc w:val="left"/>
      <w:pPr>
        <w:ind w:left="2880" w:hanging="360"/>
      </w:pPr>
      <w:rPr>
        <w:rFonts w:hint="default"/>
        <w:i w:val="0"/>
      </w:rPr>
    </w:lvl>
    <w:lvl w:ilvl="8">
      <w:start w:val="1"/>
      <w:numFmt w:val="lowerRoman"/>
      <w:lvlText w:val="%9."/>
      <w:lvlJc w:val="left"/>
      <w:pPr>
        <w:ind w:left="3240" w:hanging="360"/>
      </w:pPr>
      <w:rPr>
        <w:rFonts w:hint="default"/>
      </w:rPr>
    </w:lvl>
  </w:abstractNum>
  <w:num w:numId="1" w16cid:durableId="150298941">
    <w:abstractNumId w:val="0"/>
  </w:num>
  <w:num w:numId="2" w16cid:durableId="845023782">
    <w:abstractNumId w:val="3"/>
  </w:num>
  <w:num w:numId="3" w16cid:durableId="845555527">
    <w:abstractNumId w:val="1"/>
  </w:num>
  <w:num w:numId="4" w16cid:durableId="1871255681">
    <w:abstractNumId w:val="1"/>
  </w:num>
  <w:num w:numId="5" w16cid:durableId="913507739">
    <w:abstractNumId w:val="2"/>
  </w:num>
  <w:num w:numId="6" w16cid:durableId="140675784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7C3A"/>
    <w:rsid w:val="00001AA1"/>
    <w:rsid w:val="00017990"/>
    <w:rsid w:val="00052E8C"/>
    <w:rsid w:val="00055199"/>
    <w:rsid w:val="000568BC"/>
    <w:rsid w:val="00057E84"/>
    <w:rsid w:val="000A6C46"/>
    <w:rsid w:val="000C0D6B"/>
    <w:rsid w:val="000D6AC8"/>
    <w:rsid w:val="00100795"/>
    <w:rsid w:val="00133BF6"/>
    <w:rsid w:val="0014117D"/>
    <w:rsid w:val="001450E5"/>
    <w:rsid w:val="00154721"/>
    <w:rsid w:val="001652B0"/>
    <w:rsid w:val="00175902"/>
    <w:rsid w:val="00175BF5"/>
    <w:rsid w:val="001777D7"/>
    <w:rsid w:val="001A7144"/>
    <w:rsid w:val="001C1494"/>
    <w:rsid w:val="001D1646"/>
    <w:rsid w:val="001D7EAE"/>
    <w:rsid w:val="001E5E40"/>
    <w:rsid w:val="001E5F1E"/>
    <w:rsid w:val="001F39BA"/>
    <w:rsid w:val="002053E5"/>
    <w:rsid w:val="00207C3A"/>
    <w:rsid w:val="00207E24"/>
    <w:rsid w:val="0022020B"/>
    <w:rsid w:val="00254A98"/>
    <w:rsid w:val="0026238E"/>
    <w:rsid w:val="002705EC"/>
    <w:rsid w:val="002747C3"/>
    <w:rsid w:val="00280CB6"/>
    <w:rsid w:val="002877A0"/>
    <w:rsid w:val="00291F6F"/>
    <w:rsid w:val="002C2FC3"/>
    <w:rsid w:val="002D1F91"/>
    <w:rsid w:val="002D23A4"/>
    <w:rsid w:val="00307F35"/>
    <w:rsid w:val="00311877"/>
    <w:rsid w:val="00337EEB"/>
    <w:rsid w:val="003508A1"/>
    <w:rsid w:val="00353734"/>
    <w:rsid w:val="00371A0D"/>
    <w:rsid w:val="00386018"/>
    <w:rsid w:val="003A315F"/>
    <w:rsid w:val="003E4280"/>
    <w:rsid w:val="00461ABE"/>
    <w:rsid w:val="00481959"/>
    <w:rsid w:val="00482674"/>
    <w:rsid w:val="0049184E"/>
    <w:rsid w:val="00497EA7"/>
    <w:rsid w:val="004C11D1"/>
    <w:rsid w:val="004D46C6"/>
    <w:rsid w:val="005375C1"/>
    <w:rsid w:val="00567350"/>
    <w:rsid w:val="00577FA5"/>
    <w:rsid w:val="00587AFA"/>
    <w:rsid w:val="00594630"/>
    <w:rsid w:val="005C48E7"/>
    <w:rsid w:val="005E4D18"/>
    <w:rsid w:val="00622A0E"/>
    <w:rsid w:val="00675690"/>
    <w:rsid w:val="006921D7"/>
    <w:rsid w:val="00695CD6"/>
    <w:rsid w:val="006B2577"/>
    <w:rsid w:val="007425A7"/>
    <w:rsid w:val="007601A4"/>
    <w:rsid w:val="00764A6D"/>
    <w:rsid w:val="00777BD7"/>
    <w:rsid w:val="007908F8"/>
    <w:rsid w:val="007966B5"/>
    <w:rsid w:val="007A3CA7"/>
    <w:rsid w:val="007C2B34"/>
    <w:rsid w:val="007D68B3"/>
    <w:rsid w:val="007E00D5"/>
    <w:rsid w:val="007E12EB"/>
    <w:rsid w:val="00813F79"/>
    <w:rsid w:val="00816E26"/>
    <w:rsid w:val="00822400"/>
    <w:rsid w:val="008224DB"/>
    <w:rsid w:val="00825073"/>
    <w:rsid w:val="00843824"/>
    <w:rsid w:val="00867DD5"/>
    <w:rsid w:val="0088249F"/>
    <w:rsid w:val="00895072"/>
    <w:rsid w:val="008B59F8"/>
    <w:rsid w:val="008B6CCA"/>
    <w:rsid w:val="008E1372"/>
    <w:rsid w:val="008F0DB8"/>
    <w:rsid w:val="00911045"/>
    <w:rsid w:val="00925278"/>
    <w:rsid w:val="009413E0"/>
    <w:rsid w:val="00942A33"/>
    <w:rsid w:val="00945C3C"/>
    <w:rsid w:val="00964164"/>
    <w:rsid w:val="009A02FF"/>
    <w:rsid w:val="009A7997"/>
    <w:rsid w:val="009C624D"/>
    <w:rsid w:val="009D120C"/>
    <w:rsid w:val="009E4AD2"/>
    <w:rsid w:val="00A23DD0"/>
    <w:rsid w:val="00A54179"/>
    <w:rsid w:val="00A56544"/>
    <w:rsid w:val="00A717EF"/>
    <w:rsid w:val="00A8148E"/>
    <w:rsid w:val="00AE2A52"/>
    <w:rsid w:val="00B13D1B"/>
    <w:rsid w:val="00B15891"/>
    <w:rsid w:val="00B2605B"/>
    <w:rsid w:val="00B450F6"/>
    <w:rsid w:val="00B50A2C"/>
    <w:rsid w:val="00B75693"/>
    <w:rsid w:val="00BD071F"/>
    <w:rsid w:val="00BF3349"/>
    <w:rsid w:val="00BF35CB"/>
    <w:rsid w:val="00C106BC"/>
    <w:rsid w:val="00C20D3B"/>
    <w:rsid w:val="00C22618"/>
    <w:rsid w:val="00C2381E"/>
    <w:rsid w:val="00C52CAF"/>
    <w:rsid w:val="00C7413C"/>
    <w:rsid w:val="00C811B0"/>
    <w:rsid w:val="00C836E3"/>
    <w:rsid w:val="00C954A4"/>
    <w:rsid w:val="00C97A73"/>
    <w:rsid w:val="00CA0B75"/>
    <w:rsid w:val="00CB0189"/>
    <w:rsid w:val="00CB4F3F"/>
    <w:rsid w:val="00CD79C7"/>
    <w:rsid w:val="00D0440B"/>
    <w:rsid w:val="00D047E0"/>
    <w:rsid w:val="00D647AE"/>
    <w:rsid w:val="00D723A8"/>
    <w:rsid w:val="00D802AE"/>
    <w:rsid w:val="00D833AA"/>
    <w:rsid w:val="00D84E4B"/>
    <w:rsid w:val="00D92B90"/>
    <w:rsid w:val="00D977C8"/>
    <w:rsid w:val="00DC4BE8"/>
    <w:rsid w:val="00DC593D"/>
    <w:rsid w:val="00E07D88"/>
    <w:rsid w:val="00E10D5F"/>
    <w:rsid w:val="00E216A5"/>
    <w:rsid w:val="00E273B6"/>
    <w:rsid w:val="00E31AED"/>
    <w:rsid w:val="00E86FEF"/>
    <w:rsid w:val="00EB4A3A"/>
    <w:rsid w:val="00EB6546"/>
    <w:rsid w:val="00EC71AA"/>
    <w:rsid w:val="00ED1384"/>
    <w:rsid w:val="00ED570E"/>
    <w:rsid w:val="00EE167B"/>
    <w:rsid w:val="00F14877"/>
    <w:rsid w:val="00F2338B"/>
    <w:rsid w:val="00F521D9"/>
    <w:rsid w:val="00F53859"/>
    <w:rsid w:val="00F53976"/>
    <w:rsid w:val="00F601A3"/>
    <w:rsid w:val="00F705D8"/>
    <w:rsid w:val="00FA3848"/>
    <w:rsid w:val="00FA6F56"/>
    <w:rsid w:val="00FB6B53"/>
    <w:rsid w:val="00FC65D1"/>
    <w:rsid w:val="00FF14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5C1B10"/>
  <w15:chartTrackingRefBased/>
  <w15:docId w15:val="{B56CE7B3-16EA-4D84-A13E-79920BF404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777D7"/>
    <w:pPr>
      <w:keepNext/>
      <w:keepLines/>
      <w:numPr>
        <w:numId w:val="4"/>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777D7"/>
    <w:pPr>
      <w:keepNext/>
      <w:keepLines/>
      <w:numPr>
        <w:ilvl w:val="1"/>
        <w:numId w:val="5"/>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43824"/>
    <w:pPr>
      <w:keepNext/>
      <w:keepLines/>
      <w:numPr>
        <w:ilvl w:val="2"/>
        <w:numId w:val="5"/>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D647A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3">
    <w:name w:val="Style3"/>
    <w:uiPriority w:val="99"/>
    <w:rsid w:val="003508A1"/>
  </w:style>
  <w:style w:type="paragraph" w:styleId="ListParagraph">
    <w:name w:val="List Paragraph"/>
    <w:basedOn w:val="Normal"/>
    <w:uiPriority w:val="34"/>
    <w:qFormat/>
    <w:rsid w:val="00175BF5"/>
    <w:pPr>
      <w:ind w:left="720"/>
      <w:contextualSpacing/>
    </w:pPr>
  </w:style>
  <w:style w:type="table" w:styleId="TableGrid">
    <w:name w:val="Table Grid"/>
    <w:basedOn w:val="TableNormal"/>
    <w:uiPriority w:val="39"/>
    <w:rsid w:val="00F148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777D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777D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43824"/>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D647AE"/>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0963CC-9E1F-438D-9A79-B022693EB2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82</TotalTime>
  <Pages>15</Pages>
  <Words>15451</Words>
  <Characters>88077</Characters>
  <Application>Microsoft Office Word</Application>
  <DocSecurity>0</DocSecurity>
  <Lines>733</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va Nurviana</dc:creator>
  <cp:keywords/>
  <dc:description/>
  <cp:lastModifiedBy>Nova Nurviana</cp:lastModifiedBy>
  <cp:revision>45</cp:revision>
  <dcterms:created xsi:type="dcterms:W3CDTF">2022-03-05T03:07:00Z</dcterms:created>
  <dcterms:modified xsi:type="dcterms:W3CDTF">2022-04-13T0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stitut-teknologi-bandung-sekolah-pascasarjana</vt:lpwstr>
  </property>
  <property fmtid="{D5CDD505-2E9C-101B-9397-08002B2CF9AE}" pid="13" name="Mendeley Recent Style Name 5_1">
    <vt:lpwstr>Institut Teknologi Bandung - Sekolah Pascasarjana</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5153cac-abb3-3afb-bc91-fd94318da982</vt:lpwstr>
  </property>
  <property fmtid="{D5CDD505-2E9C-101B-9397-08002B2CF9AE}" pid="24" name="Mendeley Citation Style_1">
    <vt:lpwstr>http://www.zotero.org/styles/institut-teknologi-bandung-sekolah-pascasarjana</vt:lpwstr>
  </property>
</Properties>
</file>